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FA93FD" w14:textId="5409190A" w:rsidR="00563201" w:rsidRPr="00070A6A" w:rsidRDefault="00B5477E" w:rsidP="00047EFB">
      <w:pPr>
        <w:spacing w:after="0" w:line="480" w:lineRule="auto"/>
        <w:jc w:val="center"/>
        <w:rPr>
          <w:b/>
        </w:rPr>
      </w:pPr>
      <w:r>
        <w:rPr>
          <w:b/>
        </w:rPr>
        <w:t>K</w:t>
      </w:r>
      <w:r w:rsidR="00563201" w:rsidRPr="00070A6A">
        <w:rPr>
          <w:b/>
        </w:rPr>
        <w:t xml:space="preserve">ininogen </w:t>
      </w:r>
      <w:r w:rsidR="00630EB3">
        <w:rPr>
          <w:b/>
        </w:rPr>
        <w:t xml:space="preserve">deficiency or </w:t>
      </w:r>
      <w:r w:rsidR="00563201" w:rsidRPr="00070A6A">
        <w:rPr>
          <w:b/>
        </w:rPr>
        <w:t xml:space="preserve">depletion </w:t>
      </w:r>
      <w:r w:rsidR="00F477A2">
        <w:rPr>
          <w:b/>
        </w:rPr>
        <w:t>reduces enhanced pause</w:t>
      </w:r>
      <w:r w:rsidR="00563201">
        <w:rPr>
          <w:b/>
        </w:rPr>
        <w:t xml:space="preserve"> </w:t>
      </w:r>
      <w:r w:rsidR="00563201" w:rsidRPr="00070A6A">
        <w:rPr>
          <w:b/>
        </w:rPr>
        <w:t xml:space="preserve">independent of pulmonary inflammation in a house dust mite induced murine </w:t>
      </w:r>
      <w:r w:rsidR="00373C1C">
        <w:rPr>
          <w:b/>
        </w:rPr>
        <w:t xml:space="preserve">asthma </w:t>
      </w:r>
      <w:r w:rsidR="00563201" w:rsidRPr="00070A6A">
        <w:rPr>
          <w:b/>
        </w:rPr>
        <w:t>model.</w:t>
      </w:r>
    </w:p>
    <w:p w14:paraId="5B0C2E32" w14:textId="77777777" w:rsidR="006F54C2" w:rsidRDefault="006F54C2" w:rsidP="00047EFB">
      <w:pPr>
        <w:spacing w:after="0" w:line="480" w:lineRule="auto"/>
        <w:jc w:val="both"/>
      </w:pPr>
    </w:p>
    <w:p w14:paraId="7D551378" w14:textId="4F411DD1" w:rsidR="00557097" w:rsidRPr="002E3CF3" w:rsidRDefault="00557097" w:rsidP="00047EFB">
      <w:pPr>
        <w:spacing w:after="0" w:line="480" w:lineRule="auto"/>
        <w:jc w:val="center"/>
        <w:rPr>
          <w:b/>
        </w:rPr>
      </w:pPr>
      <w:r w:rsidRPr="00780CF7">
        <w:rPr>
          <w:b/>
        </w:rPr>
        <w:t>Jack Yang</w:t>
      </w:r>
      <w:r w:rsidRPr="00780CF7">
        <w:rPr>
          <w:b/>
          <w:vertAlign w:val="superscript"/>
        </w:rPr>
        <w:t>1</w:t>
      </w:r>
      <w:r w:rsidRPr="00780CF7">
        <w:rPr>
          <w:b/>
        </w:rPr>
        <w:t>, Cornelis van ’t Veer</w:t>
      </w:r>
      <w:r w:rsidRPr="00780CF7">
        <w:rPr>
          <w:b/>
          <w:vertAlign w:val="superscript"/>
        </w:rPr>
        <w:t>1</w:t>
      </w:r>
      <w:r w:rsidRPr="00780CF7">
        <w:rPr>
          <w:b/>
        </w:rPr>
        <w:t xml:space="preserve"> , Joris J.T.H. Roelofs</w:t>
      </w:r>
      <w:r w:rsidR="007C2039" w:rsidRPr="00780CF7">
        <w:rPr>
          <w:b/>
          <w:vertAlign w:val="superscript"/>
        </w:rPr>
        <w:t>2</w:t>
      </w:r>
      <w:r w:rsidRPr="00780CF7">
        <w:rPr>
          <w:b/>
        </w:rPr>
        <w:t xml:space="preserve"> ,</w:t>
      </w:r>
      <w:r w:rsidR="00780CF7" w:rsidRPr="00780CF7">
        <w:rPr>
          <w:b/>
        </w:rPr>
        <w:t xml:space="preserve"> Jeroen W.J. van Heijst</w:t>
      </w:r>
      <w:r w:rsidR="00675812">
        <w:rPr>
          <w:b/>
          <w:vertAlign w:val="superscript"/>
        </w:rPr>
        <w:t>3</w:t>
      </w:r>
      <w:r w:rsidR="00780CF7" w:rsidRPr="00780CF7">
        <w:rPr>
          <w:b/>
        </w:rPr>
        <w:t>, Alex F. de Vos</w:t>
      </w:r>
      <w:r w:rsidR="00780CF7" w:rsidRPr="00780CF7">
        <w:rPr>
          <w:b/>
          <w:vertAlign w:val="superscript"/>
        </w:rPr>
        <w:t>1</w:t>
      </w:r>
      <w:r w:rsidR="002E3CF3" w:rsidRPr="00780CF7">
        <w:rPr>
          <w:b/>
        </w:rPr>
        <w:t>,</w:t>
      </w:r>
      <w:r w:rsidR="00780CF7" w:rsidRPr="00780CF7">
        <w:rPr>
          <w:b/>
        </w:rPr>
        <w:t xml:space="preserve"> </w:t>
      </w:r>
      <w:r w:rsidR="002E3CF3" w:rsidRPr="002E3CF3">
        <w:rPr>
          <w:b/>
        </w:rPr>
        <w:t>Keith R. McCrae</w:t>
      </w:r>
      <w:r w:rsidR="00675812">
        <w:rPr>
          <w:b/>
          <w:vertAlign w:val="superscript"/>
        </w:rPr>
        <w:t>5</w:t>
      </w:r>
      <w:r w:rsidR="002E3CF3" w:rsidRPr="002E3CF3">
        <w:rPr>
          <w:b/>
        </w:rPr>
        <w:t xml:space="preserve"> , Alexey S. Revenko</w:t>
      </w:r>
      <w:r w:rsidR="00675812">
        <w:rPr>
          <w:b/>
          <w:vertAlign w:val="superscript"/>
        </w:rPr>
        <w:t>6</w:t>
      </w:r>
      <w:r w:rsidRPr="002E3CF3">
        <w:rPr>
          <w:b/>
        </w:rPr>
        <w:t xml:space="preserve"> , Jeff Crosby</w:t>
      </w:r>
      <w:r w:rsidR="00675812">
        <w:rPr>
          <w:b/>
          <w:vertAlign w:val="superscript"/>
        </w:rPr>
        <w:t>6</w:t>
      </w:r>
      <w:r w:rsidR="002E3CF3" w:rsidRPr="002E3CF3">
        <w:rPr>
          <w:b/>
        </w:rPr>
        <w:t xml:space="preserve"> , Tom van der Poll</w:t>
      </w:r>
      <w:r w:rsidR="002E3CF3" w:rsidRPr="002E3CF3">
        <w:rPr>
          <w:b/>
          <w:vertAlign w:val="superscript"/>
        </w:rPr>
        <w:t>1</w:t>
      </w:r>
      <w:r w:rsidRPr="002E3CF3">
        <w:rPr>
          <w:b/>
          <w:vertAlign w:val="superscript"/>
        </w:rPr>
        <w:t>,</w:t>
      </w:r>
      <w:r w:rsidR="00AD4456">
        <w:rPr>
          <w:b/>
          <w:vertAlign w:val="superscript"/>
        </w:rPr>
        <w:t>4</w:t>
      </w:r>
    </w:p>
    <w:p w14:paraId="43D8E498" w14:textId="77777777" w:rsidR="007C2039" w:rsidRDefault="007C2039" w:rsidP="00047EFB">
      <w:pPr>
        <w:spacing w:after="0" w:line="480" w:lineRule="auto"/>
        <w:jc w:val="both"/>
      </w:pPr>
    </w:p>
    <w:p w14:paraId="72C67AC0" w14:textId="77777777" w:rsidR="00BB22E0" w:rsidRDefault="00BB22E0" w:rsidP="00BB22E0">
      <w:pPr>
        <w:spacing w:after="0" w:line="480" w:lineRule="auto"/>
        <w:jc w:val="both"/>
      </w:pPr>
      <w:r>
        <w:t>Running title: Role of kininogen in murine asthma</w:t>
      </w:r>
    </w:p>
    <w:p w14:paraId="4360084B" w14:textId="40F3E676" w:rsidR="00BB22E0" w:rsidRDefault="00BB22E0" w:rsidP="00BB22E0">
      <w:pPr>
        <w:spacing w:after="0" w:line="480" w:lineRule="auto"/>
        <w:jc w:val="both"/>
      </w:pPr>
      <w:r>
        <w:t>Manuscript: 29</w:t>
      </w:r>
      <w:r w:rsidR="00245C57">
        <w:t>69</w:t>
      </w:r>
      <w:r>
        <w:t xml:space="preserve"> words, 6 figures.</w:t>
      </w:r>
    </w:p>
    <w:p w14:paraId="562AF87E" w14:textId="77777777" w:rsidR="00BB22E0" w:rsidRDefault="00BB22E0" w:rsidP="00047EFB">
      <w:pPr>
        <w:spacing w:after="0" w:line="480" w:lineRule="auto"/>
        <w:jc w:val="both"/>
      </w:pPr>
    </w:p>
    <w:p w14:paraId="131FACC6" w14:textId="158DC180" w:rsidR="00557097" w:rsidRDefault="00557097" w:rsidP="00047EFB">
      <w:pPr>
        <w:spacing w:after="0" w:line="480" w:lineRule="auto"/>
        <w:jc w:val="both"/>
      </w:pPr>
      <w:r>
        <w:t xml:space="preserve">Academic Medical Center, University of Amsterdam, Amsterdam, the Netherlands: </w:t>
      </w:r>
      <w:r w:rsidR="002E3CF3">
        <w:rPr>
          <w:vertAlign w:val="superscript"/>
        </w:rPr>
        <w:t>1</w:t>
      </w:r>
      <w:r w:rsidR="007C2039">
        <w:t>Center of Experimental and</w:t>
      </w:r>
      <w:r>
        <w:t xml:space="preserve"> Molecular Medicine,</w:t>
      </w:r>
      <w:r w:rsidR="002E3CF3">
        <w:rPr>
          <w:vertAlign w:val="superscript"/>
        </w:rPr>
        <w:t xml:space="preserve"> 2</w:t>
      </w:r>
      <w:r>
        <w:t xml:space="preserve">Department of Pathology, </w:t>
      </w:r>
      <w:r w:rsidR="00642429">
        <w:rPr>
          <w:vertAlign w:val="superscript"/>
        </w:rPr>
        <w:t>3</w:t>
      </w:r>
      <w:r>
        <w:t>D</w:t>
      </w:r>
      <w:r w:rsidR="00675812">
        <w:t xml:space="preserve">epartment of Experimental Immunology, </w:t>
      </w:r>
      <w:r w:rsidR="00675812" w:rsidRPr="00675812">
        <w:rPr>
          <w:vertAlign w:val="superscript"/>
        </w:rPr>
        <w:t>4</w:t>
      </w:r>
      <w:r w:rsidR="00675812">
        <w:t>D</w:t>
      </w:r>
      <w:r>
        <w:t xml:space="preserve">ivision of Infectious Diseases. Cleveland Clinic, Cleveland OH, USA: </w:t>
      </w:r>
      <w:r w:rsidR="00675812">
        <w:rPr>
          <w:vertAlign w:val="superscript"/>
        </w:rPr>
        <w:t>5</w:t>
      </w:r>
      <w:r>
        <w:t xml:space="preserve">Departments of Hematology-Oncology and </w:t>
      </w:r>
      <w:r w:rsidR="007C2039">
        <w:t>Cellular and Molecular Medicine</w:t>
      </w:r>
      <w:r w:rsidR="00AD4456">
        <w:t xml:space="preserve">. </w:t>
      </w:r>
      <w:r>
        <w:t xml:space="preserve">Ionis Pharmaceuticals, Inc, Carlsbad, California, United States of America: </w:t>
      </w:r>
      <w:r w:rsidR="00675812">
        <w:rPr>
          <w:vertAlign w:val="superscript"/>
        </w:rPr>
        <w:t>6</w:t>
      </w:r>
      <w:r>
        <w:t>Drug Discovery and Corporate Development.</w:t>
      </w:r>
    </w:p>
    <w:p w14:paraId="4133D530" w14:textId="77777777" w:rsidR="00557097" w:rsidRDefault="00557097" w:rsidP="00047EFB">
      <w:pPr>
        <w:spacing w:after="0" w:line="480" w:lineRule="auto"/>
        <w:jc w:val="both"/>
      </w:pPr>
    </w:p>
    <w:p w14:paraId="7C86612F" w14:textId="77777777" w:rsidR="00557097" w:rsidRDefault="00557097" w:rsidP="00047EFB">
      <w:pPr>
        <w:spacing w:after="0" w:line="480" w:lineRule="auto"/>
        <w:jc w:val="both"/>
      </w:pPr>
      <w:r w:rsidRPr="007C2039">
        <w:rPr>
          <w:u w:val="single"/>
        </w:rPr>
        <w:t>Corresponding author</w:t>
      </w:r>
      <w:r>
        <w:t xml:space="preserve">: Jack Yang, MD. Academic Medical Center, Meibergdreef 9,  Room G2-130, 1105AZ Amsterdam, the Netherlands. Phone: +31-20-5665910. Mail: </w:t>
      </w:r>
      <w:hyperlink r:id="rId7" w:history="1">
        <w:r w:rsidR="007C2039" w:rsidRPr="006C03C9">
          <w:rPr>
            <w:rStyle w:val="Hyperlink"/>
          </w:rPr>
          <w:t>j.yang@amc.nl</w:t>
        </w:r>
      </w:hyperlink>
      <w:r w:rsidR="007C2039">
        <w:t xml:space="preserve"> </w:t>
      </w:r>
      <w:r>
        <w:t xml:space="preserve"> </w:t>
      </w:r>
      <w:r>
        <w:br w:type="page"/>
      </w:r>
    </w:p>
    <w:p w14:paraId="4A4B449B" w14:textId="77777777" w:rsidR="006F54C2" w:rsidRDefault="006F54C2" w:rsidP="00047EFB">
      <w:pPr>
        <w:spacing w:after="0" w:line="480" w:lineRule="auto"/>
      </w:pPr>
      <w:r w:rsidRPr="002E3CF3">
        <w:rPr>
          <w:b/>
          <w:u w:val="single"/>
        </w:rPr>
        <w:lastRenderedPageBreak/>
        <w:t>Abstract</w:t>
      </w:r>
      <w:r w:rsidR="00E62305">
        <w:t xml:space="preserve">  </w:t>
      </w:r>
    </w:p>
    <w:p w14:paraId="4493C3F4" w14:textId="77777777" w:rsidR="002E3CF3" w:rsidRDefault="002E3CF3" w:rsidP="00047EFB">
      <w:pPr>
        <w:spacing w:after="0" w:line="480" w:lineRule="auto"/>
        <w:jc w:val="both"/>
        <w:rPr>
          <w:b/>
        </w:rPr>
      </w:pPr>
    </w:p>
    <w:p w14:paraId="73D132B7" w14:textId="77777777" w:rsidR="00F457E2" w:rsidRDefault="00482893" w:rsidP="00047EFB">
      <w:pPr>
        <w:spacing w:after="0" w:line="480" w:lineRule="auto"/>
        <w:jc w:val="both"/>
      </w:pPr>
      <w:r>
        <w:t xml:space="preserve">Background: </w:t>
      </w:r>
      <w:r w:rsidR="00B86217">
        <w:t>H</w:t>
      </w:r>
      <w:r w:rsidR="001F7979">
        <w:t>igh molecular weight kininogen</w:t>
      </w:r>
      <w:r w:rsidR="007C37BC">
        <w:t xml:space="preserve"> </w:t>
      </w:r>
      <w:r w:rsidR="00B86217">
        <w:t>is an</w:t>
      </w:r>
      <w:r w:rsidR="001F7979">
        <w:t xml:space="preserve"> important substrate</w:t>
      </w:r>
      <w:r w:rsidR="00DD1311">
        <w:t xml:space="preserve"> of the kallikrein-kinin system</w:t>
      </w:r>
      <w:r w:rsidR="00424401">
        <w:t>. Activation of this system has been</w:t>
      </w:r>
      <w:r w:rsidR="00B85769">
        <w:t xml:space="preserve"> associated with aggravation of hallmark features in</w:t>
      </w:r>
      <w:r w:rsidR="00DD1311">
        <w:t xml:space="preserve"> asthma. </w:t>
      </w:r>
    </w:p>
    <w:p w14:paraId="3B9396D5" w14:textId="7C1288D8" w:rsidR="00F457E2" w:rsidRDefault="00F457E2" w:rsidP="00047EFB">
      <w:pPr>
        <w:spacing w:after="0" w:line="480" w:lineRule="auto"/>
        <w:jc w:val="both"/>
      </w:pPr>
      <w:r>
        <w:t>Objectives: W</w:t>
      </w:r>
      <w:r w:rsidR="001F7979">
        <w:t xml:space="preserve">e </w:t>
      </w:r>
      <w:r w:rsidR="00203F32">
        <w:t xml:space="preserve">aimed to </w:t>
      </w:r>
      <w:r w:rsidR="00563201">
        <w:t xml:space="preserve">determine the </w:t>
      </w:r>
      <w:r w:rsidR="00203F32">
        <w:t xml:space="preserve">role of </w:t>
      </w:r>
      <w:r w:rsidR="0063244D">
        <w:t>kininogen</w:t>
      </w:r>
      <w:r w:rsidR="007C37BC">
        <w:t xml:space="preserve"> </w:t>
      </w:r>
      <w:r w:rsidR="00203F32">
        <w:t>in</w:t>
      </w:r>
      <w:r w:rsidR="00563201">
        <w:t xml:space="preserve"> airway </w:t>
      </w:r>
      <w:r w:rsidR="00722C80">
        <w:t>function</w:t>
      </w:r>
      <w:r w:rsidR="00754286">
        <w:t xml:space="preserve"> </w:t>
      </w:r>
      <w:r w:rsidR="00563201">
        <w:t>and lung inflammation</w:t>
      </w:r>
      <w:r w:rsidR="0063244D" w:rsidRPr="0063244D">
        <w:t xml:space="preserve"> </w:t>
      </w:r>
      <w:r w:rsidR="0063244D">
        <w:t xml:space="preserve">in a </w:t>
      </w:r>
      <w:r w:rsidR="00754286">
        <w:t xml:space="preserve">house dust mite </w:t>
      </w:r>
      <w:r w:rsidR="00424401">
        <w:t xml:space="preserve">(HDM) </w:t>
      </w:r>
      <w:r w:rsidR="00754286">
        <w:t xml:space="preserve">induced </w:t>
      </w:r>
      <w:r w:rsidR="0063244D">
        <w:t>murine asthma model</w:t>
      </w:r>
      <w:r w:rsidR="00563201">
        <w:t xml:space="preserve">. </w:t>
      </w:r>
    </w:p>
    <w:p w14:paraId="280E4910" w14:textId="77777777" w:rsidR="00F457E2" w:rsidRDefault="00F457E2" w:rsidP="00047EFB">
      <w:pPr>
        <w:spacing w:after="0" w:line="480" w:lineRule="auto"/>
        <w:jc w:val="both"/>
      </w:pPr>
      <w:r>
        <w:t>Methods: N</w:t>
      </w:r>
      <w:r w:rsidR="00424401">
        <w:t xml:space="preserve">ormal wild-type mice and </w:t>
      </w:r>
      <w:r w:rsidR="002774C0">
        <w:t>m</w:t>
      </w:r>
      <w:r w:rsidR="00ED484B" w:rsidRPr="002774C0">
        <w:t>ice</w:t>
      </w:r>
      <w:r w:rsidR="00ED484B">
        <w:t xml:space="preserve"> with a genetic deficiency of kininogen were subjected to repeated </w:t>
      </w:r>
      <w:r w:rsidR="00563201">
        <w:t>HDM</w:t>
      </w:r>
      <w:r w:rsidR="00ED484B">
        <w:t xml:space="preserve"> exposure </w:t>
      </w:r>
      <w:r w:rsidR="00203F32">
        <w:t xml:space="preserve">(sensitization on days 0,1 and 2; challenge on days 14, 15, 18 and 19) </w:t>
      </w:r>
      <w:r w:rsidR="00424401">
        <w:t xml:space="preserve">via the airways </w:t>
      </w:r>
      <w:r w:rsidR="00ED484B">
        <w:t xml:space="preserve">to induce allergic lung inflammation. </w:t>
      </w:r>
      <w:r w:rsidR="007C37BC">
        <w:t>Alternative</w:t>
      </w:r>
      <w:r w:rsidR="00AF1AA6">
        <w:t>ly</w:t>
      </w:r>
      <w:r w:rsidR="00563201">
        <w:t xml:space="preserve">, </w:t>
      </w:r>
      <w:r w:rsidR="00ED484B">
        <w:t>kininogen</w:t>
      </w:r>
      <w:r w:rsidR="00F520A8">
        <w:t xml:space="preserve"> </w:t>
      </w:r>
      <w:r w:rsidR="00203F32">
        <w:t xml:space="preserve">was depleted after HDM sensitization by twice weekly injections of </w:t>
      </w:r>
      <w:r w:rsidR="00563201">
        <w:t>a</w:t>
      </w:r>
      <w:r w:rsidR="00ED484B">
        <w:t xml:space="preserve"> specific</w:t>
      </w:r>
      <w:r w:rsidR="00563201">
        <w:t xml:space="preserve"> anti-sense oligonucleotide (</w:t>
      </w:r>
      <w:r w:rsidR="002774C0">
        <w:t xml:space="preserve">KNG </w:t>
      </w:r>
      <w:r w:rsidR="00563201">
        <w:t>ASO)</w:t>
      </w:r>
      <w:r w:rsidR="00203F32">
        <w:t xml:space="preserve"> starting at day 3</w:t>
      </w:r>
      <w:r w:rsidR="00563201">
        <w:t xml:space="preserve">. </w:t>
      </w:r>
    </w:p>
    <w:p w14:paraId="4715C2EE" w14:textId="6B86F327" w:rsidR="00F457E2" w:rsidRDefault="00F457E2" w:rsidP="00047EFB">
      <w:pPr>
        <w:spacing w:after="0" w:line="480" w:lineRule="auto"/>
        <w:jc w:val="both"/>
      </w:pPr>
      <w:r>
        <w:t xml:space="preserve">Results: </w:t>
      </w:r>
      <w:r w:rsidR="00424401">
        <w:t>In k</w:t>
      </w:r>
      <w:r w:rsidR="00ED484B" w:rsidRPr="007C37BC">
        <w:t>i</w:t>
      </w:r>
      <w:r w:rsidR="00ED484B">
        <w:t>ninogen</w:t>
      </w:r>
      <w:r w:rsidR="00334673">
        <w:t xml:space="preserve"> deficien</w:t>
      </w:r>
      <w:r w:rsidR="00424401">
        <w:t xml:space="preserve">t mice HDM induced </w:t>
      </w:r>
      <w:r w:rsidR="00722C80">
        <w:t>in enhanced pause (Penh)</w:t>
      </w:r>
      <w:r w:rsidR="00424401">
        <w:t xml:space="preserve"> was completely prevented. Remarkably, kininogen deficiency did not modify HDM induced eosinophil/neutrophil influx, Th2 responses, mucus production or lung pathology. KNG ASO treatment started after HDM sensitization reduced plasma </w:t>
      </w:r>
      <w:r w:rsidR="00203F32">
        <w:t xml:space="preserve">kininogen levels by 75% and reproduced the phenotype of kininogen deficiency: KNG ASO administration prevented </w:t>
      </w:r>
      <w:r w:rsidR="00722C80">
        <w:t xml:space="preserve">the </w:t>
      </w:r>
      <w:r w:rsidR="00203F32">
        <w:t xml:space="preserve">HDM </w:t>
      </w:r>
      <w:r w:rsidR="00722C80">
        <w:t>induced increase in Penh</w:t>
      </w:r>
      <w:r w:rsidR="00203F32">
        <w:t xml:space="preserve"> without influencing leukocyte influx, Th2 responses, mucus production or lung pathology. </w:t>
      </w:r>
    </w:p>
    <w:p w14:paraId="28E3EF51" w14:textId="2C580DD8" w:rsidR="00D8192C" w:rsidRDefault="00F457E2" w:rsidP="00047EFB">
      <w:pPr>
        <w:spacing w:after="0" w:line="480" w:lineRule="auto"/>
        <w:jc w:val="both"/>
      </w:pPr>
      <w:r>
        <w:t xml:space="preserve">Conclusions and clinical relevance: </w:t>
      </w:r>
      <w:r w:rsidR="00ED484B">
        <w:t xml:space="preserve">This study suggests </w:t>
      </w:r>
      <w:r w:rsidR="005F07F7">
        <w:t xml:space="preserve">that </w:t>
      </w:r>
      <w:r w:rsidR="00334673">
        <w:t>kininogen</w:t>
      </w:r>
      <w:r w:rsidR="00563201">
        <w:t xml:space="preserve"> </w:t>
      </w:r>
      <w:r w:rsidR="00722C80">
        <w:t xml:space="preserve">could </w:t>
      </w:r>
      <w:r w:rsidR="007C37BC">
        <w:t xml:space="preserve">contribute to HDM induced </w:t>
      </w:r>
      <w:r w:rsidR="00722C80">
        <w:t>rise in Penh</w:t>
      </w:r>
      <w:r w:rsidR="00722C80">
        <w:rPr>
          <w:b/>
        </w:rPr>
        <w:t xml:space="preserve"> </w:t>
      </w:r>
      <w:r w:rsidR="002774C0">
        <w:t>independently of allergic lung inflammation</w:t>
      </w:r>
      <w:r w:rsidR="005F07F7">
        <w:t>.</w:t>
      </w:r>
      <w:r>
        <w:t xml:space="preserve"> </w:t>
      </w:r>
      <w:r w:rsidR="00722C80">
        <w:t>Further research is warranted to confirm these data using invasive measurements of airway responsiveness</w:t>
      </w:r>
      <w:r>
        <w:t xml:space="preserve">. </w:t>
      </w:r>
      <w:r w:rsidR="006F54C2">
        <w:br w:type="page"/>
      </w:r>
    </w:p>
    <w:p w14:paraId="4B60BB82" w14:textId="77777777" w:rsidR="00047EFB" w:rsidRDefault="006F54C2" w:rsidP="00047EFB">
      <w:pPr>
        <w:spacing w:after="0" w:line="480" w:lineRule="auto"/>
      </w:pPr>
      <w:r w:rsidRPr="007A0394">
        <w:rPr>
          <w:b/>
          <w:u w:val="single"/>
        </w:rPr>
        <w:lastRenderedPageBreak/>
        <w:t>Introduction</w:t>
      </w:r>
      <w:r w:rsidR="00E62305">
        <w:t xml:space="preserve"> </w:t>
      </w:r>
    </w:p>
    <w:p w14:paraId="59065632" w14:textId="77777777" w:rsidR="00F520A8" w:rsidRDefault="00F520A8" w:rsidP="00047EFB">
      <w:pPr>
        <w:spacing w:after="0" w:line="480" w:lineRule="auto"/>
      </w:pPr>
    </w:p>
    <w:p w14:paraId="6325B28D" w14:textId="52D12A5D" w:rsidR="0032472C" w:rsidRDefault="008F61D9" w:rsidP="00047EFB">
      <w:pPr>
        <w:spacing w:after="0" w:line="480" w:lineRule="auto"/>
        <w:jc w:val="both"/>
      </w:pPr>
      <w:r>
        <w:t>A</w:t>
      </w:r>
      <w:r w:rsidR="00C32165">
        <w:t xml:space="preserve">sthma is a </w:t>
      </w:r>
      <w:r w:rsidR="0088480A">
        <w:t xml:space="preserve">heterogeneous disease characterized by </w:t>
      </w:r>
      <w:r w:rsidR="005D6F0F">
        <w:t>airway hyperresponsiveness</w:t>
      </w:r>
      <w:r w:rsidR="00B57405">
        <w:t xml:space="preserve"> (AHR)</w:t>
      </w:r>
      <w:r w:rsidR="005D6F0F">
        <w:t xml:space="preserve"> and usually </w:t>
      </w:r>
      <w:r w:rsidR="00C32165">
        <w:t xml:space="preserve">chronic </w:t>
      </w:r>
      <w:r w:rsidR="00714E1B">
        <w:t xml:space="preserve">airway </w:t>
      </w:r>
      <w:r w:rsidR="005D6F0F">
        <w:t>inflammation</w:t>
      </w:r>
      <w:r w:rsidR="005569E5">
        <w:fldChar w:fldCharType="begin">
          <w:fldData xml:space="preserve">PEVuZE5vdGU+PENpdGU+PEF1dGhvcj5GYWh5PC9BdXRob3I+PFllYXI+MjAxNTwvWWVhcj48UmVj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</w:fldData>
        </w:fldChar>
      </w:r>
      <w:r w:rsidR="00884678">
        <w:instrText xml:space="preserve"> ADDIN EN.CITE </w:instrText>
      </w:r>
      <w:r w:rsidR="00884678">
        <w:fldChar w:fldCharType="begin">
          <w:fldData xml:space="preserve">PEVuZE5vdGU+PENpdGU+PEF1dGhvcj5GYWh5PC9BdXRob3I+PFllYXI+MjAxNTwvWWVhcj48UmVj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</w:fldData>
        </w:fldChar>
      </w:r>
      <w:r w:rsidR="00884678">
        <w:instrText xml:space="preserve"> ADDIN EN.CITE.DATA </w:instrText>
      </w:r>
      <w:r w:rsidR="00884678">
        <w:fldChar w:fldCharType="end"/>
      </w:r>
      <w:r w:rsidR="005569E5">
        <w:fldChar w:fldCharType="separate"/>
      </w:r>
      <w:r w:rsidR="00884678">
        <w:rPr>
          <w:noProof/>
        </w:rPr>
        <w:t>(17, 39)</w:t>
      </w:r>
      <w:r w:rsidR="005569E5">
        <w:fldChar w:fldCharType="end"/>
      </w:r>
      <w:r w:rsidR="0027508A">
        <w:t>.</w:t>
      </w:r>
      <w:r w:rsidR="0088480A">
        <w:t xml:space="preserve"> </w:t>
      </w:r>
      <w:r w:rsidR="009E2D7B">
        <w:t>A</w:t>
      </w:r>
      <w:r w:rsidR="000F0A6D">
        <w:t xml:space="preserve">llergic asthma is the most </w:t>
      </w:r>
      <w:r w:rsidR="007B5D7B">
        <w:t>common</w:t>
      </w:r>
      <w:r w:rsidR="000F0A6D">
        <w:t xml:space="preserve"> phenotype. </w:t>
      </w:r>
      <w:r w:rsidR="007B5D7B">
        <w:t xml:space="preserve">The vast majority of asthmatic patients </w:t>
      </w:r>
      <w:r w:rsidR="00B57405">
        <w:t xml:space="preserve">are </w:t>
      </w:r>
      <w:r w:rsidR="007B5D7B">
        <w:t>sensitized to h</w:t>
      </w:r>
      <w:r w:rsidR="00C32165">
        <w:t>ouse dust mite (HDM)</w:t>
      </w:r>
      <w:r w:rsidR="007B5D7B">
        <w:t xml:space="preserve"> and repetitive contact with this allergen elicits </w:t>
      </w:r>
      <w:r w:rsidR="00C32165">
        <w:t>respiratory symptoms</w:t>
      </w:r>
      <w:r w:rsidR="0027508A">
        <w:t xml:space="preserve"> such as coughing, wheezing and </w:t>
      </w:r>
      <w:r w:rsidR="00A23334">
        <w:t>reversible airway obstruction</w:t>
      </w:r>
      <w:r w:rsidR="0027508A">
        <w:fldChar w:fldCharType="begin">
          <w:fldData xml:space="preserve">PEVuZE5vdGU+PENpdGU+PEF1dGhvcj5HcmVnb3J5PC9BdXRob3I+PFllYXI+MjAxMTwvWWVhcj48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</w:fldData>
        </w:fldChar>
      </w:r>
      <w:r w:rsidR="00884678">
        <w:instrText xml:space="preserve"> ADDIN EN.CITE </w:instrText>
      </w:r>
      <w:r w:rsidR="00884678">
        <w:fldChar w:fldCharType="begin">
          <w:fldData xml:space="preserve">PEVuZE5vdGU+PENpdGU+PEF1dGhvcj5HcmVnb3J5PC9BdXRob3I+PFllYXI+MjAxMTwvWWVhcj48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</w:fldData>
        </w:fldChar>
      </w:r>
      <w:r w:rsidR="00884678">
        <w:instrText xml:space="preserve"> ADDIN EN.CITE.DATA </w:instrText>
      </w:r>
      <w:r w:rsidR="00884678">
        <w:fldChar w:fldCharType="end"/>
      </w:r>
      <w:r w:rsidR="0027508A">
        <w:fldChar w:fldCharType="separate"/>
      </w:r>
      <w:r w:rsidR="00884678">
        <w:rPr>
          <w:noProof/>
        </w:rPr>
        <w:t>(21)</w:t>
      </w:r>
      <w:r w:rsidR="0027508A">
        <w:fldChar w:fldCharType="end"/>
      </w:r>
      <w:r w:rsidR="00C32165">
        <w:t>.</w:t>
      </w:r>
      <w:r w:rsidR="00071C5F">
        <w:t xml:space="preserve"> </w:t>
      </w:r>
      <w:r w:rsidR="00380EF3">
        <w:t xml:space="preserve">Long acting beta-adrenergic receptor agonists and corticosteroids are still the cornerstone in the treatment of asthma. </w:t>
      </w:r>
      <w:r w:rsidR="0036387A">
        <w:t>Between 3% to 10% of all adults with ast</w:t>
      </w:r>
      <w:r w:rsidR="001B5349">
        <w:t>h</w:t>
      </w:r>
      <w:r w:rsidR="0036387A">
        <w:t>ma</w:t>
      </w:r>
      <w:r w:rsidR="005545AF">
        <w:t>, however,</w:t>
      </w:r>
      <w:r w:rsidR="0036387A">
        <w:t xml:space="preserve"> are irresponsive to</w:t>
      </w:r>
      <w:r w:rsidR="001B5349">
        <w:t xml:space="preserve"> these </w:t>
      </w:r>
      <w:r w:rsidR="00764149">
        <w:t>therapeutics</w:t>
      </w:r>
      <w:r w:rsidR="001B5349">
        <w:t xml:space="preserve"> and experience </w:t>
      </w:r>
      <w:r w:rsidR="00764149">
        <w:t xml:space="preserve">a </w:t>
      </w:r>
      <w:r w:rsidR="001B5349">
        <w:t xml:space="preserve">serious </w:t>
      </w:r>
      <w:r w:rsidR="00764149">
        <w:t xml:space="preserve">disease </w:t>
      </w:r>
      <w:r w:rsidR="001B5349">
        <w:t>burden</w:t>
      </w:r>
      <w:r w:rsidR="007B3A91">
        <w:fldChar w:fldCharType="begin">
          <w:fldData xml:space="preserve">PEVuZE5vdGU+PENpdGU+PEF1dGhvcj5Jc3JhZWw8L0F1dGhvcj48WWVhcj4yMDE3PC9ZZWFyPjxS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</w:fldData>
        </w:fldChar>
      </w:r>
      <w:r w:rsidR="00884678">
        <w:instrText xml:space="preserve"> ADDIN EN.CITE </w:instrText>
      </w:r>
      <w:r w:rsidR="00884678">
        <w:fldChar w:fldCharType="begin">
          <w:fldData xml:space="preserve">PEVuZE5vdGU+PENpdGU+PEF1dGhvcj5Jc3JhZWw8L0F1dGhvcj48WWVhcj4yMDE3PC9ZZWFyPjxS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</w:fldData>
        </w:fldChar>
      </w:r>
      <w:r w:rsidR="00884678">
        <w:instrText xml:space="preserve"> ADDIN EN.CITE.DATA </w:instrText>
      </w:r>
      <w:r w:rsidR="00884678">
        <w:fldChar w:fldCharType="end"/>
      </w:r>
      <w:r w:rsidR="007B3A91">
        <w:fldChar w:fldCharType="separate"/>
      </w:r>
      <w:r w:rsidR="00884678">
        <w:rPr>
          <w:noProof/>
        </w:rPr>
        <w:t>(25)</w:t>
      </w:r>
      <w:r w:rsidR="007B3A91">
        <w:fldChar w:fldCharType="end"/>
      </w:r>
      <w:r w:rsidR="007B3A91">
        <w:t>.</w:t>
      </w:r>
    </w:p>
    <w:p w14:paraId="383FA4C3" w14:textId="661F8EF1" w:rsidR="00A4039F" w:rsidRDefault="00D34206" w:rsidP="00047EFB">
      <w:pPr>
        <w:spacing w:after="0" w:line="480" w:lineRule="auto"/>
        <w:ind w:firstLine="720"/>
        <w:jc w:val="both"/>
      </w:pPr>
      <w:r>
        <w:t>High molecular weight kininogen (HK)</w:t>
      </w:r>
      <w:r w:rsidR="00A564B8">
        <w:t xml:space="preserve"> is </w:t>
      </w:r>
      <w:r w:rsidR="00373C1C">
        <w:t xml:space="preserve">a </w:t>
      </w:r>
      <w:r w:rsidR="00A564B8">
        <w:t xml:space="preserve">component </w:t>
      </w:r>
      <w:r w:rsidR="00E30C9A">
        <w:t>of the k</w:t>
      </w:r>
      <w:r w:rsidR="00A564B8">
        <w:t>allikrein-kinin system</w:t>
      </w:r>
      <w:r w:rsidR="00373C1C">
        <w:t xml:space="preserve"> together with factor XII (FXII) and prekallikrein</w:t>
      </w:r>
      <w:r w:rsidR="0077131E">
        <w:fldChar w:fldCharType="begin">
          <w:fldData xml:space="preserve">PEVuZE5vdGU+PENpdGU+PEF1dGhvcj5kZSBNYWF0PC9BdXRob3I+PFllYXI+MjAxNDwvWWVhcj48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</w:fldData>
        </w:fldChar>
      </w:r>
      <w:r w:rsidR="00884678">
        <w:instrText xml:space="preserve"> ADDIN EN.CITE </w:instrText>
      </w:r>
      <w:r w:rsidR="00884678">
        <w:fldChar w:fldCharType="begin">
          <w:fldData xml:space="preserve">PEVuZE5vdGU+PENpdGU+PEF1dGhvcj5kZSBNYWF0PC9BdXRob3I+PFllYXI+MjAxNDwvWWVhcj48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</w:fldData>
        </w:fldChar>
      </w:r>
      <w:r w:rsidR="00884678">
        <w:instrText xml:space="preserve"> ADDIN EN.CITE.DATA </w:instrText>
      </w:r>
      <w:r w:rsidR="00884678">
        <w:fldChar w:fldCharType="end"/>
      </w:r>
      <w:r w:rsidR="0077131E">
        <w:fldChar w:fldCharType="separate"/>
      </w:r>
      <w:r w:rsidR="00884678">
        <w:rPr>
          <w:noProof/>
        </w:rPr>
        <w:t>(13, 32)</w:t>
      </w:r>
      <w:r w:rsidR="0077131E">
        <w:fldChar w:fldCharType="end"/>
      </w:r>
      <w:r w:rsidR="006A11D5">
        <w:t xml:space="preserve">. </w:t>
      </w:r>
      <w:r w:rsidR="005545AF">
        <w:t>Humans have one gene that encode</w:t>
      </w:r>
      <w:r w:rsidR="00F32F51">
        <w:t>s</w:t>
      </w:r>
      <w:r w:rsidR="005545AF">
        <w:t xml:space="preserve"> HK</w:t>
      </w:r>
      <w:r w:rsidR="00F32F51">
        <w:t>, which also produces low molecular weight kininogen by alternative splicing</w:t>
      </w:r>
      <w:r w:rsidR="005545AF">
        <w:t xml:space="preserve">. </w:t>
      </w:r>
      <w:r w:rsidR="006A11D5">
        <w:t>In mice, two</w:t>
      </w:r>
      <w:r w:rsidR="00FD76B5">
        <w:t xml:space="preserve"> genes (</w:t>
      </w:r>
      <w:r w:rsidR="006A11D5" w:rsidRPr="005545AF">
        <w:rPr>
          <w:i/>
        </w:rPr>
        <w:t>Kng1</w:t>
      </w:r>
      <w:r w:rsidR="006A11D5">
        <w:t xml:space="preserve"> and </w:t>
      </w:r>
      <w:r w:rsidR="006A11D5" w:rsidRPr="005545AF">
        <w:rPr>
          <w:i/>
        </w:rPr>
        <w:t>Kng2</w:t>
      </w:r>
      <w:r w:rsidR="006A11D5">
        <w:t>)</w:t>
      </w:r>
      <w:r w:rsidR="00FD76B5">
        <w:t xml:space="preserve"> </w:t>
      </w:r>
      <w:r w:rsidR="00A4039F">
        <w:t>encod</w:t>
      </w:r>
      <w:r w:rsidR="00F32F51">
        <w:t>e</w:t>
      </w:r>
      <w:r w:rsidR="00A4039F">
        <w:t xml:space="preserve"> HK </w:t>
      </w:r>
      <w:r w:rsidR="00FD76B5">
        <w:t>and low molecular weight kininogen</w:t>
      </w:r>
      <w:r w:rsidR="00A4039F">
        <w:t>,</w:t>
      </w:r>
      <w:r w:rsidR="00FD76B5">
        <w:t xml:space="preserve"> </w:t>
      </w:r>
      <w:r w:rsidR="00F32F51">
        <w:t xml:space="preserve">of which </w:t>
      </w:r>
      <w:r w:rsidR="006A11D5" w:rsidRPr="005545AF">
        <w:rPr>
          <w:i/>
        </w:rPr>
        <w:t>Kng1</w:t>
      </w:r>
      <w:r w:rsidR="006A11D5">
        <w:t xml:space="preserve"> </w:t>
      </w:r>
      <w:r w:rsidR="000F78BC">
        <w:t xml:space="preserve">exclusively </w:t>
      </w:r>
      <w:r w:rsidR="006A11D5">
        <w:t xml:space="preserve">contributes to </w:t>
      </w:r>
      <w:r w:rsidR="00F32F51">
        <w:t xml:space="preserve">plasma </w:t>
      </w:r>
      <w:r w:rsidR="00FD76B5">
        <w:t>kininogens</w:t>
      </w:r>
      <w:r w:rsidR="0077131E">
        <w:fldChar w:fldCharType="begin">
          <w:fldData xml:space="preserve">PEVuZE5vdGU+PENpdGU+PEF1dGhvcj5NZXJrdWxvdjwvQXV0aG9yPjxZZWFyPjIwMDg8L1llYXI+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==
</w:fldData>
        </w:fldChar>
      </w:r>
      <w:r w:rsidR="00884678">
        <w:instrText xml:space="preserve"> ADDIN EN.CITE </w:instrText>
      </w:r>
      <w:r w:rsidR="00884678">
        <w:fldChar w:fldCharType="begin">
          <w:fldData xml:space="preserve">PEVuZE5vdGU+PENpdGU+PEF1dGhvcj5NZXJrdWxvdjwvQXV0aG9yPjxZZWFyPjIwMDg8L1llYXI+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==
</w:fldData>
        </w:fldChar>
      </w:r>
      <w:r w:rsidR="00884678">
        <w:instrText xml:space="preserve"> ADDIN EN.CITE.DATA </w:instrText>
      </w:r>
      <w:r w:rsidR="00884678">
        <w:fldChar w:fldCharType="end"/>
      </w:r>
      <w:r w:rsidR="0077131E">
        <w:fldChar w:fldCharType="separate"/>
      </w:r>
      <w:r w:rsidR="00884678">
        <w:rPr>
          <w:noProof/>
        </w:rPr>
        <w:t>(35)</w:t>
      </w:r>
      <w:r w:rsidR="0077131E">
        <w:fldChar w:fldCharType="end"/>
      </w:r>
      <w:r w:rsidR="00C73300">
        <w:t xml:space="preserve">. </w:t>
      </w:r>
      <w:r w:rsidR="004A24F4">
        <w:t>In vitro a</w:t>
      </w:r>
      <w:r w:rsidR="00C73300">
        <w:t xml:space="preserve">ctivation of the </w:t>
      </w:r>
      <w:r w:rsidR="00E30C9A">
        <w:t>kallikrein-kinin system</w:t>
      </w:r>
      <w:r w:rsidR="0083670D">
        <w:t xml:space="preserve"> occurs</w:t>
      </w:r>
      <w:r w:rsidR="00D51137">
        <w:t xml:space="preserve"> when </w:t>
      </w:r>
      <w:r w:rsidR="000F78BC">
        <w:t>F</w:t>
      </w:r>
      <w:r w:rsidR="00C73300">
        <w:t>XII</w:t>
      </w:r>
      <w:r w:rsidR="00D51137">
        <w:t xml:space="preserve"> </w:t>
      </w:r>
      <w:r w:rsidR="00A4039F">
        <w:t>binds</w:t>
      </w:r>
      <w:r w:rsidR="003D553E">
        <w:t xml:space="preserve"> negatively charged surfaces resulting in auto-activation. </w:t>
      </w:r>
      <w:r w:rsidR="009A08D4">
        <w:t>A</w:t>
      </w:r>
      <w:r w:rsidR="00BF1694">
        <w:t>ctivated FXII</w:t>
      </w:r>
      <w:r w:rsidR="00C73300">
        <w:t xml:space="preserve"> </w:t>
      </w:r>
      <w:r w:rsidR="009A08D4">
        <w:t>cleaves</w:t>
      </w:r>
      <w:r w:rsidR="009A08D4" w:rsidRPr="009A08D4">
        <w:t xml:space="preserve"> </w:t>
      </w:r>
      <w:r w:rsidR="009A08D4">
        <w:t>the zymogen prekallikrein to generate ka</w:t>
      </w:r>
      <w:r w:rsidR="00A4039F">
        <w:t>l</w:t>
      </w:r>
      <w:r w:rsidR="009A08D4">
        <w:t xml:space="preserve">likrein which subsequently </w:t>
      </w:r>
      <w:r w:rsidR="00FD76B5">
        <w:t>digest</w:t>
      </w:r>
      <w:r w:rsidR="00F32F51">
        <w:t>s</w:t>
      </w:r>
      <w:r w:rsidR="00FD76B5">
        <w:t xml:space="preserve"> </w:t>
      </w:r>
      <w:r w:rsidR="00C06E0B">
        <w:t>HK in order to</w:t>
      </w:r>
      <w:r w:rsidR="009A08D4">
        <w:t xml:space="preserve"> facilitate the</w:t>
      </w:r>
      <w:r w:rsidR="00C73300">
        <w:t xml:space="preserve"> </w:t>
      </w:r>
      <w:r w:rsidR="009A08D4">
        <w:t xml:space="preserve">release of </w:t>
      </w:r>
      <w:r w:rsidR="00791576">
        <w:t>bradykinin</w:t>
      </w:r>
      <w:r w:rsidR="0077131E">
        <w:fldChar w:fldCharType="begin">
          <w:fldData xml:space="preserve">PEVuZE5vdGU+PENpdGU+PEF1dGhvcj5kZSBNYWF0PC9BdXRob3I+PFllYXI+MjAxNDwvWWVhcj48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</w:fldData>
        </w:fldChar>
      </w:r>
      <w:r w:rsidR="00884678">
        <w:instrText xml:space="preserve"> ADDIN EN.CITE </w:instrText>
      </w:r>
      <w:r w:rsidR="00884678">
        <w:fldChar w:fldCharType="begin">
          <w:fldData xml:space="preserve">PEVuZE5vdGU+PENpdGU+PEF1dGhvcj5kZSBNYWF0PC9BdXRob3I+PFllYXI+MjAxNDwvWWVhcj48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</w:fldData>
        </w:fldChar>
      </w:r>
      <w:r w:rsidR="00884678">
        <w:instrText xml:space="preserve"> ADDIN EN.CITE.DATA </w:instrText>
      </w:r>
      <w:r w:rsidR="00884678">
        <w:fldChar w:fldCharType="end"/>
      </w:r>
      <w:r w:rsidR="0077131E">
        <w:fldChar w:fldCharType="separate"/>
      </w:r>
      <w:r w:rsidR="00884678">
        <w:rPr>
          <w:noProof/>
        </w:rPr>
        <w:t>(13, 32)</w:t>
      </w:r>
      <w:r w:rsidR="0077131E">
        <w:fldChar w:fldCharType="end"/>
      </w:r>
      <w:r w:rsidR="00C06E0B">
        <w:t>.</w:t>
      </w:r>
      <w:r w:rsidR="00791576">
        <w:t xml:space="preserve"> </w:t>
      </w:r>
      <w:r w:rsidR="00C25AEF">
        <w:t>In an allergic inflammation setting</w:t>
      </w:r>
      <w:r w:rsidR="005D7834">
        <w:t>,</w:t>
      </w:r>
      <w:r w:rsidR="00C25AEF">
        <w:t xml:space="preserve"> </w:t>
      </w:r>
      <w:r w:rsidR="00243317">
        <w:t>activation of the kallikre</w:t>
      </w:r>
      <w:r w:rsidR="00C25AEF">
        <w:t>in-kinin system is possible in</w:t>
      </w:r>
      <w:r w:rsidR="005D7834">
        <w:t xml:space="preserve"> both a</w:t>
      </w:r>
      <w:r w:rsidR="00243317">
        <w:t xml:space="preserve"> FXII-</w:t>
      </w:r>
      <w:r w:rsidR="00C25AEF">
        <w:t>dependent and FXII-</w:t>
      </w:r>
      <w:r w:rsidR="00243317">
        <w:t xml:space="preserve">independent manner. </w:t>
      </w:r>
      <w:r w:rsidR="002205E8">
        <w:t>Proteinase from HDM and m</w:t>
      </w:r>
      <w:r w:rsidR="00C25AEF">
        <w:t>ast cell derived heparin proteoglycan</w:t>
      </w:r>
      <w:r w:rsidR="002205E8">
        <w:t xml:space="preserve"> are</w:t>
      </w:r>
      <w:r w:rsidR="00C25AEF">
        <w:t xml:space="preserve"> capable of FXII activation which ultimately leads to HK cleavage</w:t>
      </w:r>
      <w:r w:rsidR="009002CC">
        <w:fldChar w:fldCharType="begin">
          <w:fldData xml:space="preserve">PEVuZE5vdGU+PENpdGU+PEF1dGhvcj5CcnVubmVlPC9BdXRob3I+PFllYXI+MTk5NzwvWWVhcj48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</w:fldData>
        </w:fldChar>
      </w:r>
      <w:r w:rsidR="00884678">
        <w:instrText xml:space="preserve"> ADDIN EN.CITE </w:instrText>
      </w:r>
      <w:r w:rsidR="00884678">
        <w:fldChar w:fldCharType="begin">
          <w:fldData xml:space="preserve">PEVuZE5vdGU+PENpdGU+PEF1dGhvcj5CcnVubmVlPC9BdXRob3I+PFllYXI+MTk5NzwvWWVhcj48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</w:fldData>
        </w:fldChar>
      </w:r>
      <w:r w:rsidR="00884678">
        <w:instrText xml:space="preserve"> ADDIN EN.CITE.DATA </w:instrText>
      </w:r>
      <w:r w:rsidR="00884678">
        <w:fldChar w:fldCharType="end"/>
      </w:r>
      <w:r w:rsidR="009002CC">
        <w:fldChar w:fldCharType="separate"/>
      </w:r>
      <w:r w:rsidR="00884678">
        <w:rPr>
          <w:noProof/>
        </w:rPr>
        <w:t>(7, 33)</w:t>
      </w:r>
      <w:r w:rsidR="009002CC">
        <w:fldChar w:fldCharType="end"/>
      </w:r>
      <w:r w:rsidR="00C25AEF">
        <w:t xml:space="preserve">. </w:t>
      </w:r>
      <w:r w:rsidR="009034C4">
        <w:t>In</w:t>
      </w:r>
      <w:r w:rsidR="009002CC">
        <w:t xml:space="preserve"> the absence of FXII</w:t>
      </w:r>
      <w:r w:rsidR="009034C4">
        <w:t>, however,</w:t>
      </w:r>
      <w:r w:rsidR="00C25AEF">
        <w:t xml:space="preserve"> </w:t>
      </w:r>
      <w:r w:rsidR="00191816">
        <w:t>tryptase</w:t>
      </w:r>
      <w:r w:rsidR="00C25AEF">
        <w:t xml:space="preserve"> releas</w:t>
      </w:r>
      <w:r w:rsidR="009002CC">
        <w:t>e following mast cell degranulation</w:t>
      </w:r>
      <w:r w:rsidR="00191816">
        <w:t xml:space="preserve"> </w:t>
      </w:r>
      <w:r w:rsidR="009034C4">
        <w:t xml:space="preserve">likewise </w:t>
      </w:r>
      <w:r w:rsidR="00243317">
        <w:t>elicit</w:t>
      </w:r>
      <w:r w:rsidR="00F32F51">
        <w:t>s</w:t>
      </w:r>
      <w:r w:rsidR="00243317">
        <w:t xml:space="preserve"> bradykinin release</w:t>
      </w:r>
      <w:r w:rsidR="00191816">
        <w:t xml:space="preserve"> from HK</w:t>
      </w:r>
      <w:r w:rsidR="009034C4">
        <w:fldChar w:fldCharType="begin">
          <w:fldData xml:space="preserve">PEVuZE5vdGU+PENpdGU+PEF1dGhvcj5Db2ZmbWFuPC9BdXRob3I+PFllYXI+MjAwODwvWWVhcj48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</w:fldData>
        </w:fldChar>
      </w:r>
      <w:r w:rsidR="00884678">
        <w:instrText xml:space="preserve"> ADDIN EN.CITE </w:instrText>
      </w:r>
      <w:r w:rsidR="00884678">
        <w:fldChar w:fldCharType="begin">
          <w:fldData xml:space="preserve">PEVuZE5vdGU+PENpdGU+PEF1dGhvcj5Db2ZmbWFuPC9BdXRob3I+PFllYXI+MjAwODwvWWVhcj48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</w:fldData>
        </w:fldChar>
      </w:r>
      <w:r w:rsidR="00884678">
        <w:instrText xml:space="preserve"> ADDIN EN.CITE.DATA </w:instrText>
      </w:r>
      <w:r w:rsidR="00884678">
        <w:fldChar w:fldCharType="end"/>
      </w:r>
      <w:r w:rsidR="009034C4">
        <w:fldChar w:fldCharType="separate"/>
      </w:r>
      <w:r w:rsidR="00884678">
        <w:rPr>
          <w:noProof/>
        </w:rPr>
        <w:t>(9)</w:t>
      </w:r>
      <w:r w:rsidR="009034C4">
        <w:fldChar w:fldCharType="end"/>
      </w:r>
      <w:r w:rsidR="009002CC">
        <w:t xml:space="preserve">. </w:t>
      </w:r>
    </w:p>
    <w:p w14:paraId="7CA0A900" w14:textId="32780493" w:rsidR="00E053FE" w:rsidRDefault="00A4039F" w:rsidP="00047EFB">
      <w:pPr>
        <w:spacing w:after="0" w:line="480" w:lineRule="auto"/>
        <w:ind w:firstLine="720"/>
        <w:jc w:val="both"/>
        <w:rPr>
          <w:rFonts w:ascii="MinionPro-Regular" w:hAnsi="MinionPro-Regular" w:cs="MinionPro-Regular"/>
          <w:color w:val="231F20"/>
          <w:sz w:val="17"/>
          <w:szCs w:val="17"/>
        </w:rPr>
      </w:pPr>
      <w:r>
        <w:t>I</w:t>
      </w:r>
      <w:r w:rsidR="00191816">
        <w:t xml:space="preserve">nhalation of bradykinin causes immediate bronchoconstriction in asthmatic patients but not in healthy </w:t>
      </w:r>
      <w:r w:rsidR="00764149">
        <w:t>subjects</w:t>
      </w:r>
      <w:r w:rsidR="004D625E">
        <w:fldChar w:fldCharType="begin">
          <w:fldData xml:space="preserve">PEVuZE5vdGU+PENpdGU+PEF1dGhvcj5BYnJhaGFtPC9BdXRob3I+PFllYXI+MjAwNjwvWWVhcj48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</w:fldData>
        </w:fldChar>
      </w:r>
      <w:r w:rsidR="00884678">
        <w:instrText xml:space="preserve"> ADDIN EN.CITE </w:instrText>
      </w:r>
      <w:r w:rsidR="00884678">
        <w:fldChar w:fldCharType="begin">
          <w:fldData xml:space="preserve">PEVuZE5vdGU+PENpdGU+PEF1dGhvcj5BYnJhaGFtPC9BdXRob3I+PFllYXI+MjAwNjwvWWVhcj48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</w:fldData>
        </w:fldChar>
      </w:r>
      <w:r w:rsidR="00884678">
        <w:instrText xml:space="preserve"> ADDIN EN.CITE.DATA </w:instrText>
      </w:r>
      <w:r w:rsidR="00884678">
        <w:fldChar w:fldCharType="end"/>
      </w:r>
      <w:r w:rsidR="004D625E">
        <w:fldChar w:fldCharType="separate"/>
      </w:r>
      <w:r w:rsidR="00884678">
        <w:rPr>
          <w:noProof/>
        </w:rPr>
        <w:t>(3, 19)</w:t>
      </w:r>
      <w:r w:rsidR="004D625E">
        <w:fldChar w:fldCharType="end"/>
      </w:r>
      <w:r w:rsidR="00191816">
        <w:t>.</w:t>
      </w:r>
      <w:r w:rsidR="007B3A91">
        <w:t xml:space="preserve"> </w:t>
      </w:r>
      <w:r w:rsidR="0053070C">
        <w:t>A</w:t>
      </w:r>
      <w:r w:rsidR="004068F3">
        <w:t>sthma</w:t>
      </w:r>
      <w:r w:rsidR="0053070C">
        <w:t>tic</w:t>
      </w:r>
      <w:r w:rsidR="004068F3">
        <w:t xml:space="preserve"> patients</w:t>
      </w:r>
      <w:r w:rsidR="004068F3" w:rsidRPr="00E30C9A">
        <w:t xml:space="preserve"> </w:t>
      </w:r>
      <w:r w:rsidR="0053070C">
        <w:t xml:space="preserve">have </w:t>
      </w:r>
      <w:r w:rsidR="00791576">
        <w:t xml:space="preserve">elevated </w:t>
      </w:r>
      <w:r w:rsidR="00E30C9A">
        <w:t xml:space="preserve">levels of </w:t>
      </w:r>
      <w:r w:rsidR="004068F3">
        <w:t>HK</w:t>
      </w:r>
      <w:r w:rsidR="00791576">
        <w:t xml:space="preserve"> </w:t>
      </w:r>
      <w:r w:rsidR="000B5379">
        <w:t xml:space="preserve">and </w:t>
      </w:r>
      <w:r w:rsidR="004068F3">
        <w:t xml:space="preserve">its </w:t>
      </w:r>
      <w:r w:rsidR="000B5379">
        <w:t>activation products</w:t>
      </w:r>
      <w:r w:rsidR="00E30C9A">
        <w:t xml:space="preserve"> </w:t>
      </w:r>
      <w:r w:rsidR="0053070C">
        <w:t>in their airways following allergen challenge</w:t>
      </w:r>
      <w:r w:rsidR="00ED71E5">
        <w:t>, which further supports</w:t>
      </w:r>
      <w:r w:rsidR="0053070C">
        <w:t xml:space="preserve"> the role of </w:t>
      </w:r>
      <w:r w:rsidR="00ED71E5">
        <w:t>the kallikrein-kinin</w:t>
      </w:r>
      <w:r w:rsidR="0053070C">
        <w:t xml:space="preserve"> system in asthma</w:t>
      </w:r>
      <w:r w:rsidR="00E976F1">
        <w:fldChar w:fldCharType="begin"/>
      </w:r>
      <w:r w:rsidR="00884678">
        <w:instrText xml:space="preserve"> ADDIN EN.CITE &lt;EndNote&gt;&lt;Cite&gt;&lt;Author&gt;Christiansen&lt;/Author&gt;&lt;Year&gt;1992&lt;/Year&gt;&lt;RecNum&gt;23&lt;/RecNum&gt;&lt;DisplayText&gt;(8)&lt;/DisplayText&gt;&lt;record&gt;&lt;rec-number&gt;23&lt;/rec-number&gt;&lt;foreign-keys&gt;&lt;key app="EN" db-id="29xxveat4svvrherza8xw52trd99vsd9rttd" timestamp="1510757045"&gt;23&lt;/key&gt;&lt;/foreign-keys&gt;&lt;ref-type name="Journal Article"&gt;17&lt;/ref-type&gt;&lt;contributors&gt;&lt;authors&gt;&lt;author&gt;Christiansen, S. C.&lt;/author&gt;&lt;author&gt;Proud, D.&lt;/author&gt;&lt;author&gt;Sarnoff, R. B.&lt;/author&gt;&lt;author&gt;Juergens, U.&lt;/author&gt;&lt;author&gt;Cochrane, C. G.&lt;/author&gt;&lt;author&gt;Zuraw, B. L.&lt;/author&gt;&lt;/authors&gt;&lt;/contributors&gt;&lt;auth-address&gt;Department of Molecular and Experimental Medicine, Scripps Clinic and Research Foundation, La Jolla, California 92037.&lt;/auth-address&gt;&lt;titles&gt;&lt;title&gt;Elevation of tissue kallikrein and kinin in the airways of asthmatic subjects after endobronchial allergen challenge&lt;/title&gt;&lt;secondary-title&gt;Am Rev Respir Dis&lt;/secondary-title&gt;&lt;/titles&gt;&lt;periodical&gt;&lt;full-title&gt;Am Rev Respir Dis&lt;/full-title&gt;&lt;abbr-1&gt;The American review of respiratory disease&lt;/abbr-1&gt;&lt;/periodical&gt;&lt;pages&gt;900-5&lt;/pages&gt;&lt;volume&gt;145&lt;/volume&gt;&lt;number&gt;4 Pt 1&lt;/number&gt;&lt;keywords&gt;&lt;keyword&gt;Adult&lt;/keyword&gt;&lt;keyword&gt;Allergens&lt;/keyword&gt;&lt;keyword&gt;Asthma/diagnosis/immunology/*metabolism&lt;/keyword&gt;&lt;keyword&gt;Bronchi/*metabolism&lt;/keyword&gt;&lt;keyword&gt;Bronchial Provocation Tests&lt;/keyword&gt;&lt;keyword&gt;Bronchoalveolar Lavage Fluid/chemistry&lt;/keyword&gt;&lt;keyword&gt;Female&lt;/keyword&gt;&lt;keyword&gt;Humans&lt;/keyword&gt;&lt;keyword&gt;Kallikrein-Kinin System/physiology&lt;/keyword&gt;&lt;keyword&gt;Kallikreins/*metabolism&lt;/keyword&gt;&lt;keyword&gt;Kininogens/metabolism&lt;/keyword&gt;&lt;keyword&gt;Kinins/*metabolism&lt;/keyword&gt;&lt;keyword&gt;Male&lt;/keyword&gt;&lt;keyword&gt;Tissue Kallikreins&lt;/keyword&gt;&lt;/keywords&gt;&lt;dates&gt;&lt;year&gt;1992&lt;/year&gt;&lt;pub-dates&gt;&lt;date&gt;Apr&lt;/date&gt;&lt;/pub-dates&gt;&lt;/dates&gt;&lt;isbn&gt;0003-0805 (Print)&amp;#xD;0003-0805 (Linking)&lt;/isbn&gt;&lt;accession-num&gt;1554219&lt;/accession-num&gt;&lt;urls&gt;&lt;related-urls&gt;&lt;url&gt;https://www.ncbi.nlm.nih.gov/pubmed/1554219&lt;/url&gt;&lt;/related-urls&gt;&lt;/urls&gt;&lt;electronic-resource-num&gt;10.1164/ajrccm/145.4_Pt_1.900&lt;/electronic-resource-num&gt;&lt;/record&gt;&lt;/Cite&gt;&lt;/EndNote&gt;</w:instrText>
      </w:r>
      <w:r w:rsidR="00E976F1">
        <w:fldChar w:fldCharType="separate"/>
      </w:r>
      <w:r w:rsidR="00884678">
        <w:rPr>
          <w:noProof/>
        </w:rPr>
        <w:t>(8)</w:t>
      </w:r>
      <w:r w:rsidR="00E976F1">
        <w:fldChar w:fldCharType="end"/>
      </w:r>
      <w:r w:rsidR="00A73871">
        <w:t>.</w:t>
      </w:r>
      <w:r w:rsidR="00071C5F">
        <w:t xml:space="preserve"> </w:t>
      </w:r>
      <w:r w:rsidR="00296DD0">
        <w:t xml:space="preserve">Like in humans, various animal models </w:t>
      </w:r>
      <w:r w:rsidR="00EA4976">
        <w:t xml:space="preserve">have </w:t>
      </w:r>
      <w:r w:rsidR="00296DD0">
        <w:t xml:space="preserve">demonstrated enhanced bradykinin induced </w:t>
      </w:r>
      <w:r w:rsidR="00296DD0">
        <w:lastRenderedPageBreak/>
        <w:t xml:space="preserve">bronchoconstriction </w:t>
      </w:r>
      <w:r w:rsidR="00F73C28">
        <w:t xml:space="preserve">after </w:t>
      </w:r>
      <w:r w:rsidR="00296DD0">
        <w:t>allergen expos</w:t>
      </w:r>
      <w:r w:rsidR="00F73C28">
        <w:t>ure</w:t>
      </w:r>
      <w:r w:rsidR="00B70411">
        <w:fldChar w:fldCharType="begin">
          <w:fldData xml:space="preserve">PEVuZE5vdGU+PENpdGU+PEF1dGhvcj5BYnJhaGFtPC9BdXRob3I+PFllYXI+MTk5MTwvWWVhcj48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</w:fldData>
        </w:fldChar>
      </w:r>
      <w:r w:rsidR="00884678">
        <w:instrText xml:space="preserve"> ADDIN EN.CITE </w:instrText>
      </w:r>
      <w:r w:rsidR="00884678">
        <w:fldChar w:fldCharType="begin">
          <w:fldData xml:space="preserve">PEVuZE5vdGU+PENpdGU+PEF1dGhvcj5BYnJhaGFtPC9BdXRob3I+PFllYXI+MTk5MTwvWWVhcj48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</w:fldData>
        </w:fldChar>
      </w:r>
      <w:r w:rsidR="00884678">
        <w:instrText xml:space="preserve"> ADDIN EN.CITE.DATA </w:instrText>
      </w:r>
      <w:r w:rsidR="00884678">
        <w:fldChar w:fldCharType="end"/>
      </w:r>
      <w:r w:rsidR="00B70411">
        <w:fldChar w:fldCharType="separate"/>
      </w:r>
      <w:r w:rsidR="00884678">
        <w:rPr>
          <w:noProof/>
        </w:rPr>
        <w:t>(1, 22)</w:t>
      </w:r>
      <w:r w:rsidR="00B70411">
        <w:fldChar w:fldCharType="end"/>
      </w:r>
      <w:r w:rsidR="00296DD0">
        <w:t xml:space="preserve">. </w:t>
      </w:r>
      <w:r w:rsidR="00F554BC">
        <w:t>Antagonists that interfere with bradykinin receptor signaling are able to attenuate airway hyperresponsiveness</w:t>
      </w:r>
      <w:r w:rsidR="00F846C2">
        <w:fldChar w:fldCharType="begin">
          <w:fldData xml:space="preserve">PEVuZE5vdGU+PENpdGU+PEF1dGhvcj5BYnJhaGFtPC9BdXRob3I+PFllYXI+MTk5MTwvWWVhcj48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</w:fldData>
        </w:fldChar>
      </w:r>
      <w:r w:rsidR="00884678">
        <w:instrText xml:space="preserve"> ADDIN EN.CITE </w:instrText>
      </w:r>
      <w:r w:rsidR="00884678">
        <w:fldChar w:fldCharType="begin">
          <w:fldData xml:space="preserve">PEVuZE5vdGU+PENpdGU+PEF1dGhvcj5BYnJhaGFtPC9BdXRob3I+PFllYXI+MTk5MTwvWWVhcj48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</w:fldData>
        </w:fldChar>
      </w:r>
      <w:r w:rsidR="00884678">
        <w:instrText xml:space="preserve"> ADDIN EN.CITE.DATA </w:instrText>
      </w:r>
      <w:r w:rsidR="00884678">
        <w:fldChar w:fldCharType="end"/>
      </w:r>
      <w:r w:rsidR="00F846C2">
        <w:fldChar w:fldCharType="separate"/>
      </w:r>
      <w:r w:rsidR="00884678">
        <w:rPr>
          <w:noProof/>
        </w:rPr>
        <w:t>(2, 41)</w:t>
      </w:r>
      <w:r w:rsidR="00F846C2">
        <w:fldChar w:fldCharType="end"/>
      </w:r>
      <w:r w:rsidR="00F554BC" w:rsidRPr="00E30C9A">
        <w:t>.</w:t>
      </w:r>
      <w:r w:rsidR="00F554BC">
        <w:t xml:space="preserve"> </w:t>
      </w:r>
      <w:r w:rsidR="00F8387A">
        <w:t>These</w:t>
      </w:r>
      <w:r w:rsidR="002D061D" w:rsidRPr="00E30C9A">
        <w:t xml:space="preserve"> studies </w:t>
      </w:r>
      <w:r w:rsidR="00651156">
        <w:t>h</w:t>
      </w:r>
      <w:r w:rsidR="00F8387A">
        <w:t xml:space="preserve">ave </w:t>
      </w:r>
      <w:r w:rsidR="00651156">
        <w:t>been mainly focused on the potential of bradykinin to cause bronchoconstriction</w:t>
      </w:r>
      <w:r w:rsidR="00F8387A">
        <w:t xml:space="preserve">. </w:t>
      </w:r>
      <w:r w:rsidR="0032472C">
        <w:t>How</w:t>
      </w:r>
      <w:r w:rsidR="00F8387A">
        <w:t xml:space="preserve">ever, how </w:t>
      </w:r>
      <w:r w:rsidR="004068F3" w:rsidRPr="00E30C9A">
        <w:t xml:space="preserve">the </w:t>
      </w:r>
      <w:r w:rsidR="0032472C">
        <w:t>kallikrein-kinin</w:t>
      </w:r>
      <w:r w:rsidR="0032472C" w:rsidRPr="00E30C9A">
        <w:t xml:space="preserve"> </w:t>
      </w:r>
      <w:r w:rsidR="004068F3" w:rsidRPr="00E30C9A">
        <w:t>system</w:t>
      </w:r>
      <w:r w:rsidR="0032472C">
        <w:t xml:space="preserve"> affects</w:t>
      </w:r>
      <w:r w:rsidR="004068F3" w:rsidRPr="00E30C9A">
        <w:t xml:space="preserve"> airway </w:t>
      </w:r>
      <w:r w:rsidR="002D061D" w:rsidRPr="00E30C9A">
        <w:t xml:space="preserve">hyperresponsiveness in relation to airway </w:t>
      </w:r>
      <w:r w:rsidR="004068F3" w:rsidRPr="00E30C9A">
        <w:t xml:space="preserve">inflammation </w:t>
      </w:r>
      <w:r w:rsidR="00F8387A">
        <w:t>is not well understood</w:t>
      </w:r>
      <w:r w:rsidR="004068F3" w:rsidRPr="00E30C9A">
        <w:t>.</w:t>
      </w:r>
      <w:r w:rsidR="00071C5F">
        <w:t xml:space="preserve"> </w:t>
      </w:r>
      <w:r w:rsidR="00651786">
        <w:t>In this study we aim</w:t>
      </w:r>
      <w:r w:rsidR="000303CE">
        <w:t>ed</w:t>
      </w:r>
      <w:r w:rsidR="00651786">
        <w:t xml:space="preserve"> to investigate whether inhibition of the </w:t>
      </w:r>
      <w:r w:rsidR="00C06E0B">
        <w:t>kallikrein-kinin</w:t>
      </w:r>
      <w:r w:rsidR="004068F3">
        <w:t xml:space="preserve"> </w:t>
      </w:r>
      <w:r w:rsidR="00651786">
        <w:t xml:space="preserve">system by depleting </w:t>
      </w:r>
      <w:r w:rsidR="00C06E0B">
        <w:t>HK affect</w:t>
      </w:r>
      <w:r w:rsidR="00096CA6">
        <w:t>s</w:t>
      </w:r>
      <w:r w:rsidR="00651786">
        <w:t xml:space="preserve"> airway </w:t>
      </w:r>
      <w:r w:rsidR="00722C80">
        <w:t xml:space="preserve">function </w:t>
      </w:r>
      <w:r w:rsidR="00380F4F">
        <w:t>and lung inflammation</w:t>
      </w:r>
      <w:r w:rsidR="00651786">
        <w:t xml:space="preserve"> in a </w:t>
      </w:r>
      <w:r w:rsidR="000303CE">
        <w:t>HDM</w:t>
      </w:r>
      <w:r w:rsidR="00764149">
        <w:t xml:space="preserve"> </w:t>
      </w:r>
      <w:r w:rsidR="00651786">
        <w:t>induced asthma model</w:t>
      </w:r>
      <w:r w:rsidR="001D7FE7">
        <w:t xml:space="preserve">. </w:t>
      </w:r>
      <w:r w:rsidR="00C06E0B">
        <w:t xml:space="preserve">To this end we </w:t>
      </w:r>
      <w:r w:rsidR="0032472C">
        <w:t>subjected</w:t>
      </w:r>
      <w:r>
        <w:t xml:space="preserve"> </w:t>
      </w:r>
      <w:r w:rsidRPr="00364C53">
        <w:rPr>
          <w:i/>
        </w:rPr>
        <w:t>Kng1</w:t>
      </w:r>
      <w:r>
        <w:t xml:space="preserve"> knock</w:t>
      </w:r>
      <w:r w:rsidR="00C06E0B">
        <w:t xml:space="preserve">out </w:t>
      </w:r>
      <w:r w:rsidR="00764149">
        <w:t xml:space="preserve">(KO) </w:t>
      </w:r>
      <w:r w:rsidR="00C06E0B">
        <w:t xml:space="preserve">mice to </w:t>
      </w:r>
      <w:r w:rsidR="00534FB4">
        <w:t>repetitive HDM challenge in the airways to induce allergic lung inflammation</w:t>
      </w:r>
      <w:r w:rsidR="00C06E0B">
        <w:t>.</w:t>
      </w:r>
      <w:r w:rsidR="00534FB4">
        <w:t xml:space="preserve"> </w:t>
      </w:r>
      <w:r w:rsidR="00F73C28">
        <w:t>Additionally</w:t>
      </w:r>
      <w:r w:rsidR="00264B3F">
        <w:t xml:space="preserve">, we </w:t>
      </w:r>
      <w:r w:rsidR="00ED71E5">
        <w:t>mimic</w:t>
      </w:r>
      <w:r w:rsidR="000303CE">
        <w:t>ked</w:t>
      </w:r>
      <w:r w:rsidR="00264B3F">
        <w:t xml:space="preserve"> a therapeutically relevant approach by depleting HK </w:t>
      </w:r>
      <w:r w:rsidR="00534FB4">
        <w:t>exclusively</w:t>
      </w:r>
      <w:r w:rsidR="00264B3F">
        <w:t xml:space="preserve"> in the challenge phase. </w:t>
      </w:r>
      <w:r w:rsidR="00E053FE">
        <w:rPr>
          <w:rFonts w:ascii="MinionPro-Regular" w:hAnsi="MinionPro-Regular" w:cs="MinionPro-Regular"/>
          <w:color w:val="231F20"/>
          <w:sz w:val="17"/>
          <w:szCs w:val="17"/>
        </w:rPr>
        <w:br w:type="page"/>
      </w:r>
    </w:p>
    <w:p w14:paraId="3A804EE0" w14:textId="77777777" w:rsidR="006F54C2" w:rsidRPr="002E3CF3" w:rsidRDefault="006F54C2" w:rsidP="00047EFB">
      <w:pPr>
        <w:spacing w:after="0" w:line="480" w:lineRule="auto"/>
        <w:rPr>
          <w:b/>
          <w:u w:val="single"/>
        </w:rPr>
      </w:pPr>
      <w:r w:rsidRPr="002E3CF3">
        <w:rPr>
          <w:b/>
          <w:u w:val="single"/>
        </w:rPr>
        <w:lastRenderedPageBreak/>
        <w:t>Material and Methods</w:t>
      </w:r>
      <w:r w:rsidR="00790A47">
        <w:rPr>
          <w:b/>
          <w:u w:val="single"/>
        </w:rPr>
        <w:t xml:space="preserve"> </w:t>
      </w:r>
    </w:p>
    <w:p w14:paraId="675EB42D" w14:textId="77777777" w:rsidR="006F54C2" w:rsidRDefault="006F54C2" w:rsidP="00047EFB">
      <w:pPr>
        <w:spacing w:after="0" w:line="480" w:lineRule="auto"/>
      </w:pPr>
    </w:p>
    <w:p w14:paraId="37330328" w14:textId="77777777" w:rsidR="006F54C2" w:rsidRPr="009A7409" w:rsidRDefault="006F54C2" w:rsidP="00780CF7">
      <w:pPr>
        <w:spacing w:after="0" w:line="480" w:lineRule="auto"/>
        <w:jc w:val="both"/>
        <w:rPr>
          <w:b/>
        </w:rPr>
      </w:pPr>
      <w:r w:rsidRPr="009A7409">
        <w:rPr>
          <w:b/>
        </w:rPr>
        <w:t>Mice</w:t>
      </w:r>
    </w:p>
    <w:p w14:paraId="3B0CE315" w14:textId="01A3E75D" w:rsidR="00D22D84" w:rsidRDefault="00D22D84" w:rsidP="00780CF7">
      <w:pPr>
        <w:spacing w:after="0" w:line="480" w:lineRule="auto"/>
        <w:jc w:val="both"/>
      </w:pPr>
      <w:r>
        <w:t xml:space="preserve">BALB/c mice </w:t>
      </w:r>
      <w:r w:rsidR="009C1C4B">
        <w:t>(8-12 weeks old)</w:t>
      </w:r>
      <w:r w:rsidR="00442A63">
        <w:t xml:space="preserve"> </w:t>
      </w:r>
      <w:r>
        <w:t xml:space="preserve">were purchased from Charles River (Maastricht, the Netherlands). </w:t>
      </w:r>
      <w:r w:rsidR="005D084F" w:rsidRPr="00482AF0">
        <w:rPr>
          <w:i/>
        </w:rPr>
        <w:t>Kng1</w:t>
      </w:r>
      <w:r w:rsidR="005D084F">
        <w:t xml:space="preserve"> KO</w:t>
      </w:r>
      <w:r>
        <w:t xml:space="preserve"> mice</w:t>
      </w:r>
      <w:r w:rsidR="00C0248D">
        <w:t xml:space="preserve"> on C5</w:t>
      </w:r>
      <w:r w:rsidR="003B098B">
        <w:t>7</w:t>
      </w:r>
      <w:r w:rsidR="00675812">
        <w:t>B</w:t>
      </w:r>
      <w:r w:rsidR="00C0248D">
        <w:t>L/6</w:t>
      </w:r>
      <w:r w:rsidR="003B098B">
        <w:t>J</w:t>
      </w:r>
      <w:r w:rsidR="00C0248D">
        <w:t xml:space="preserve"> background</w:t>
      </w:r>
      <w:r>
        <w:t xml:space="preserve"> were ge</w:t>
      </w:r>
      <w:r w:rsidR="00735A68">
        <w:t>nerated as described before</w:t>
      </w:r>
      <w:r w:rsidR="00830144">
        <w:fldChar w:fldCharType="begin">
          <w:fldData xml:space="preserve">PEVuZE5vdGU+PENpdGU+PEF1dGhvcj5NZXJrdWxvdjwvQXV0aG9yPjxZZWFyPjIwMDg8L1llYXI+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==
</w:fldData>
        </w:fldChar>
      </w:r>
      <w:r w:rsidR="00884678">
        <w:instrText xml:space="preserve"> ADDIN EN.CITE </w:instrText>
      </w:r>
      <w:r w:rsidR="00884678">
        <w:fldChar w:fldCharType="begin">
          <w:fldData xml:space="preserve">PEVuZE5vdGU+PENpdGU+PEF1dGhvcj5NZXJrdWxvdjwvQXV0aG9yPjxZZWFyPjIwMDg8L1llYXI+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==
</w:fldData>
        </w:fldChar>
      </w:r>
      <w:r w:rsidR="00884678">
        <w:instrText xml:space="preserve"> ADDIN EN.CITE.DATA </w:instrText>
      </w:r>
      <w:r w:rsidR="00884678">
        <w:fldChar w:fldCharType="end"/>
      </w:r>
      <w:r w:rsidR="00830144">
        <w:fldChar w:fldCharType="separate"/>
      </w:r>
      <w:r w:rsidR="00884678">
        <w:rPr>
          <w:noProof/>
        </w:rPr>
        <w:t>(35)</w:t>
      </w:r>
      <w:r w:rsidR="00830144">
        <w:fldChar w:fldCharType="end"/>
      </w:r>
      <w:r w:rsidR="002E3CF3">
        <w:t xml:space="preserve">. </w:t>
      </w:r>
      <w:r w:rsidR="00122240">
        <w:t>Wild-type (</w:t>
      </w:r>
      <w:r w:rsidR="005A4590">
        <w:t>WT</w:t>
      </w:r>
      <w:r w:rsidR="00122240">
        <w:t>)</w:t>
      </w:r>
      <w:r w:rsidR="005A4590">
        <w:t xml:space="preserve"> </w:t>
      </w:r>
      <w:r w:rsidR="00122240">
        <w:t>l</w:t>
      </w:r>
      <w:r w:rsidR="005A4590">
        <w:t xml:space="preserve">ittermates were used as controls. </w:t>
      </w:r>
      <w:r>
        <w:t xml:space="preserve">Mice were housed under specific pathogen-free conditions receiving food and water ad libitum. </w:t>
      </w:r>
      <w:r w:rsidR="00442A63">
        <w:t xml:space="preserve">All experiments were approved by the Animal </w:t>
      </w:r>
      <w:r w:rsidR="002E3CF3">
        <w:t xml:space="preserve">Care and Use Committee </w:t>
      </w:r>
      <w:r w:rsidR="00442A63">
        <w:t>of the Academic Medical Center.</w:t>
      </w:r>
    </w:p>
    <w:p w14:paraId="78707664" w14:textId="77777777" w:rsidR="00D22D84" w:rsidRDefault="00D22D84" w:rsidP="00780CF7">
      <w:pPr>
        <w:spacing w:after="0" w:line="480" w:lineRule="auto"/>
        <w:jc w:val="both"/>
      </w:pPr>
    </w:p>
    <w:p w14:paraId="0D7ACB66" w14:textId="77777777" w:rsidR="006F54C2" w:rsidRPr="009A7409" w:rsidRDefault="006F54C2" w:rsidP="00780CF7">
      <w:pPr>
        <w:spacing w:after="0" w:line="480" w:lineRule="auto"/>
        <w:jc w:val="both"/>
        <w:rPr>
          <w:b/>
        </w:rPr>
      </w:pPr>
      <w:r w:rsidRPr="009A7409">
        <w:rPr>
          <w:b/>
        </w:rPr>
        <w:t>HDM asthma model</w:t>
      </w:r>
    </w:p>
    <w:p w14:paraId="3AD9BF47" w14:textId="418B977E" w:rsidR="00D22D84" w:rsidRPr="00403012" w:rsidRDefault="00EC2197" w:rsidP="00780CF7">
      <w:pPr>
        <w:spacing w:line="480" w:lineRule="auto"/>
        <w:jc w:val="both"/>
      </w:pPr>
      <w:r w:rsidRPr="006F2424">
        <w:t>To induce allergic lung inflammation</w:t>
      </w:r>
      <w:r w:rsidR="00894BFF">
        <w:t>,</w:t>
      </w:r>
      <w:r w:rsidR="00E53D2F" w:rsidRPr="006F2424">
        <w:t xml:space="preserve"> </w:t>
      </w:r>
      <w:r w:rsidR="00A16CE9" w:rsidRPr="006F2424">
        <w:t xml:space="preserve">mice were </w:t>
      </w:r>
      <w:r w:rsidR="008D2415" w:rsidRPr="006F2424">
        <w:t xml:space="preserve">sensitized on day 0, 1, 2 and challenged on day 14, 15, 18, 19 </w:t>
      </w:r>
      <w:r w:rsidR="00A16CE9" w:rsidRPr="006F2424">
        <w:t xml:space="preserve">with </w:t>
      </w:r>
      <w:r w:rsidR="00E53D2F" w:rsidRPr="006F2424">
        <w:t>25</w:t>
      </w:r>
      <w:r w:rsidR="00122240">
        <w:t>µ</w:t>
      </w:r>
      <w:r w:rsidR="00E53D2F" w:rsidRPr="006F2424">
        <w:t xml:space="preserve">g HDM extract </w:t>
      </w:r>
      <w:r w:rsidR="00D22D84" w:rsidRPr="006F2424">
        <w:t>(Greer Laboratories, Lenoir, N.C.,</w:t>
      </w:r>
      <w:r w:rsidR="00F520A8">
        <w:t xml:space="preserve"> </w:t>
      </w:r>
      <w:r w:rsidR="00D22D84" w:rsidRPr="006F2424">
        <w:t>USA</w:t>
      </w:r>
      <w:r w:rsidR="00E53D2F" w:rsidRPr="006F2424">
        <w:t>)</w:t>
      </w:r>
      <w:r w:rsidR="008D2415" w:rsidRPr="006F2424">
        <w:t xml:space="preserve"> or s</w:t>
      </w:r>
      <w:r w:rsidR="00D22D84" w:rsidRPr="006F2424">
        <w:t>terile saline</w:t>
      </w:r>
      <w:r w:rsidR="006F2424" w:rsidRPr="006F2424">
        <w:t xml:space="preserve"> intranasally</w:t>
      </w:r>
      <w:r w:rsidR="00D22D84" w:rsidRPr="006F2424">
        <w:t xml:space="preserve">. </w:t>
      </w:r>
      <w:r w:rsidR="008D2415" w:rsidRPr="006F2424">
        <w:t xml:space="preserve">Prior to intranasal administration </w:t>
      </w:r>
      <w:r w:rsidR="00894BFF">
        <w:t xml:space="preserve">of HDM, </w:t>
      </w:r>
      <w:r w:rsidR="008D2415" w:rsidRPr="006F2424">
        <w:t xml:space="preserve">all mice were anesthetized with isoflurane. </w:t>
      </w:r>
      <w:r w:rsidR="00964A0B" w:rsidRPr="006F2424">
        <w:t xml:space="preserve">BALB/c mice were treated with </w:t>
      </w:r>
      <w:r w:rsidR="005D0B33">
        <w:t>kininogen</w:t>
      </w:r>
      <w:r w:rsidR="00696661" w:rsidRPr="006F2424">
        <w:t xml:space="preserve"> anti-sense oligonucleotide</w:t>
      </w:r>
      <w:r w:rsidR="0077247E">
        <w:t xml:space="preserve"> (ASO)</w:t>
      </w:r>
      <w:r w:rsidR="00696661" w:rsidRPr="006F2424">
        <w:t xml:space="preserve"> (</w:t>
      </w:r>
      <w:r w:rsidR="005D0B33">
        <w:t>KNG</w:t>
      </w:r>
      <w:r w:rsidR="00CB2BD2" w:rsidRPr="006F2424">
        <w:t xml:space="preserve"> </w:t>
      </w:r>
      <w:r w:rsidR="00F81F45" w:rsidRPr="006F2424">
        <w:t>ASO</w:t>
      </w:r>
      <w:r w:rsidR="006F2424">
        <w:t xml:space="preserve">; sequence </w:t>
      </w:r>
      <w:r w:rsidR="006F2424" w:rsidRPr="00937B79">
        <w:rPr>
          <w:lang w:val="en-GB"/>
        </w:rPr>
        <w:t>GGCTATGAACTCAATAACAT</w:t>
      </w:r>
      <w:r w:rsidR="00696661" w:rsidRPr="006F2424">
        <w:t>)</w:t>
      </w:r>
      <w:r w:rsidR="00964A0B" w:rsidRPr="006F2424">
        <w:t xml:space="preserve"> or </w:t>
      </w:r>
      <w:r w:rsidR="00696661" w:rsidRPr="006F2424">
        <w:t>control anti-sense oligonucleotide (</w:t>
      </w:r>
      <w:r w:rsidR="00964A0B" w:rsidRPr="006F2424">
        <w:t>Ctrl ASO</w:t>
      </w:r>
      <w:r w:rsidR="006F2424">
        <w:t xml:space="preserve">; sequence </w:t>
      </w:r>
      <w:r w:rsidR="006F2424" w:rsidRPr="00937B79">
        <w:rPr>
          <w:lang w:val="en-GB"/>
        </w:rPr>
        <w:t>CCTTCCCTGAAGGTTCCTCC</w:t>
      </w:r>
      <w:r w:rsidR="00696661" w:rsidRPr="006F2424">
        <w:t>)</w:t>
      </w:r>
      <w:r w:rsidR="00964A0B" w:rsidRPr="006F2424">
        <w:t xml:space="preserve"> by subcutaneous injection twice weekly (40 mg/kg per injection) </w:t>
      </w:r>
      <w:r w:rsidR="006F2424" w:rsidRPr="006F2424">
        <w:t xml:space="preserve">starting </w:t>
      </w:r>
      <w:r w:rsidR="00964A0B" w:rsidRPr="006F2424">
        <w:t xml:space="preserve">immediately after </w:t>
      </w:r>
      <w:r w:rsidR="006F2424" w:rsidRPr="006F2424">
        <w:t xml:space="preserve">the </w:t>
      </w:r>
      <w:r w:rsidR="00964A0B" w:rsidRPr="006F2424">
        <w:t>sensitization phase</w:t>
      </w:r>
      <w:r w:rsidR="000F24C7">
        <w:fldChar w:fldCharType="begin"/>
      </w:r>
      <w:r w:rsidR="00884678">
        <w:instrText xml:space="preserve"> ADDIN EN.CITE &lt;EndNote&gt;&lt;Cite&gt;&lt;Author&gt;Ding&lt;/Author&gt;&lt;Year&gt;2017&lt;/Year&gt;&lt;RecNum&gt;36&lt;/RecNum&gt;&lt;DisplayText&gt;(15)&lt;/DisplayText&gt;&lt;record&gt;&lt;rec-number&gt;36&lt;/rec-number&gt;&lt;foreign-keys&gt;&lt;key app="EN" db-id="29xxveat4svvrherza8xw52trd99vsd9rttd" timestamp="1512124954"&gt;36&lt;/key&gt;&lt;/foreign-keys&gt;&lt;ref-type name="Journal Article"&gt;17&lt;/ref-type&gt;&lt;contributors&gt;&lt;authors&gt;&lt;author&gt;Ding, C.&lt;/author&gt;&lt;author&gt;Van&amp;apos;t Veer, C.&lt;/author&gt;&lt;author&gt;Roelofs, Jjth&lt;/author&gt;&lt;author&gt;Shukla, M.&lt;/author&gt;&lt;author&gt;McCrae, K. R.&lt;/author&gt;&lt;author&gt;Revenko, A. S.&lt;/author&gt;&lt;author&gt;Crosby, J.&lt;/author&gt;&lt;author&gt;van der Poll, T.&lt;/author&gt;&lt;/authors&gt;&lt;/contributors&gt;&lt;auth-address&gt;Academic Medical Center c.ding@amc.uva.nl.&amp;#xD;Academic Medical Center.&amp;#xD;University of Amsterdam.&amp;#xD;Cleveland Clinic.&amp;#xD;Ionis Pharmaceuticals, Inc.&lt;/auth-address&gt;&lt;titles&gt;&lt;title&gt;Limited role of kininogen in the host response during gram-negative pneumonia derived sepsis&lt;/title&gt;&lt;secondary-title&gt;Am J Physiol Lung Cell Mol Physiol&lt;/secondary-title&gt;&lt;/titles&gt;&lt;periodical&gt;&lt;full-title&gt;Am J Physiol Lung Cell Mol Physiol&lt;/full-title&gt;&lt;/periodical&gt;&lt;pages&gt;ajplung 00288 2017&lt;/pages&gt;&lt;keywords&gt;&lt;keyword&gt;contact system&lt;/keyword&gt;&lt;keyword&gt;high-molecular weight kininogen&lt;/keyword&gt;&lt;keyword&gt;kallikrein-kinin system&lt;/keyword&gt;&lt;keyword&gt;pneumonia&lt;/keyword&gt;&lt;keyword&gt;sepsis&lt;/keyword&gt;&lt;/keywords&gt;&lt;dates&gt;&lt;year&gt;2017&lt;/year&gt;&lt;pub-dates&gt;&lt;date&gt;Nov 9&lt;/date&gt;&lt;/pub-dates&gt;&lt;/dates&gt;&lt;isbn&gt;1522-1504 (Electronic)&amp;#xD;1040-0605 (Linking)&lt;/isbn&gt;&lt;accession-num&gt;29122754&lt;/accession-num&gt;&lt;urls&gt;&lt;related-urls&gt;&lt;url&gt;https://www.ncbi.nlm.nih.gov/pubmed/29122754&lt;/url&gt;&lt;/related-urls&gt;&lt;/urls&gt;&lt;electronic-resource-num&gt;10.1152/ajplung.00288.2017&lt;/electronic-resource-num&gt;&lt;/record&gt;&lt;/Cite&gt;&lt;/EndNote&gt;</w:instrText>
      </w:r>
      <w:r w:rsidR="000F24C7">
        <w:fldChar w:fldCharType="separate"/>
      </w:r>
      <w:r w:rsidR="00884678">
        <w:rPr>
          <w:noProof/>
        </w:rPr>
        <w:t>(15)</w:t>
      </w:r>
      <w:r w:rsidR="000F24C7">
        <w:fldChar w:fldCharType="end"/>
      </w:r>
      <w:r w:rsidR="00964A0B" w:rsidRPr="006F2424">
        <w:t>.</w:t>
      </w:r>
      <w:r w:rsidR="0000061B" w:rsidRPr="006F2424">
        <w:t xml:space="preserve"> </w:t>
      </w:r>
      <w:r w:rsidR="00D22D84" w:rsidRPr="00E67F61">
        <w:t xml:space="preserve">Mice were </w:t>
      </w:r>
      <w:r w:rsidR="00B64C03" w:rsidRPr="00E67F61">
        <w:t xml:space="preserve">euthanized 24 hours after the last challenge. </w:t>
      </w:r>
      <w:r w:rsidR="00403012" w:rsidRPr="00E67F61">
        <w:t xml:space="preserve">In </w:t>
      </w:r>
      <w:r w:rsidR="00F81F45" w:rsidRPr="00E67F61">
        <w:t>all</w:t>
      </w:r>
      <w:r w:rsidR="00403012" w:rsidRPr="00E67F61">
        <w:t xml:space="preserve"> experiment</w:t>
      </w:r>
      <w:r w:rsidR="00F81F45" w:rsidRPr="00E67F61">
        <w:t>s</w:t>
      </w:r>
      <w:r w:rsidR="00403012" w:rsidRPr="00E67F61">
        <w:t xml:space="preserve"> citrate b</w:t>
      </w:r>
      <w:r w:rsidR="00D22D84" w:rsidRPr="00E67F61">
        <w:t>lood was collected from the vena cava inferior (4:1 v/v</w:t>
      </w:r>
      <w:r w:rsidR="00403012" w:rsidRPr="00E67F61">
        <w:t xml:space="preserve">) and </w:t>
      </w:r>
      <w:r w:rsidR="00403012">
        <w:t xml:space="preserve">bronchoalveolar lavage </w:t>
      </w:r>
      <w:r w:rsidR="00C31074">
        <w:t>(BAL)</w:t>
      </w:r>
      <w:r w:rsidR="00403012">
        <w:t xml:space="preserve"> was collected</w:t>
      </w:r>
      <w:r w:rsidR="005D084F">
        <w:t xml:space="preserve"> </w:t>
      </w:r>
      <w:r w:rsidR="00C31074" w:rsidRPr="00E67F61">
        <w:t>by airway lumen lavage with 2x 0.5 ml PBS containing 10mM EDTA, 10mM benzamidine and 0.2mg/ml SBTI</w:t>
      </w:r>
      <w:r w:rsidR="006F2424">
        <w:t xml:space="preserve"> as described</w:t>
      </w:r>
      <w:r w:rsidR="000F24C7">
        <w:fldChar w:fldCharType="begin">
          <w:fldData xml:space="preserve">PEVuZE5vdGU+PENpdGU+PEF1dGhvcj5TdHJvbzwvQXV0aG9yPjxZZWFyPjIwMTc8L1llYXI+PFJl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==
</w:fldData>
        </w:fldChar>
      </w:r>
      <w:r w:rsidR="00884678">
        <w:instrText xml:space="preserve"> ADDIN EN.CITE </w:instrText>
      </w:r>
      <w:r w:rsidR="00884678">
        <w:fldChar w:fldCharType="begin">
          <w:fldData xml:space="preserve">PEVuZE5vdGU+PENpdGU+PEF1dGhvcj5TdHJvbzwvQXV0aG9yPjxZZWFyPjIwMTc8L1llYXI+PFJl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==
</w:fldData>
        </w:fldChar>
      </w:r>
      <w:r w:rsidR="00884678">
        <w:instrText xml:space="preserve"> ADDIN EN.CITE.DATA </w:instrText>
      </w:r>
      <w:r w:rsidR="00884678">
        <w:fldChar w:fldCharType="end"/>
      </w:r>
      <w:r w:rsidR="000F24C7">
        <w:fldChar w:fldCharType="separate"/>
      </w:r>
      <w:r w:rsidR="00884678">
        <w:rPr>
          <w:noProof/>
        </w:rPr>
        <w:t>(42)</w:t>
      </w:r>
      <w:r w:rsidR="000F24C7">
        <w:fldChar w:fldCharType="end"/>
      </w:r>
      <w:r w:rsidR="00C31074" w:rsidRPr="00E67F61">
        <w:t xml:space="preserve">. Cell counts were determined for each BAL sample in a hemocytometer (Beckman Coulter, Fullerton, CA, USA) and cell differentiation was made by flow cytometric analysis. </w:t>
      </w:r>
      <w:r w:rsidR="00EB00B2" w:rsidRPr="00E67F61">
        <w:t>To obtain single cells, the flushed lungs were mechanically minced followed by digestion in RPMI with 5% FCS, 1%</w:t>
      </w:r>
      <w:r w:rsidR="00CB488E">
        <w:t xml:space="preserve"> </w:t>
      </w:r>
      <w:r w:rsidR="00EB00B2" w:rsidRPr="00E67F61">
        <w:t xml:space="preserve">penicillin/streptomycin, liberase TM and DNAse at 37°C for 30 minutes. </w:t>
      </w:r>
      <w:r w:rsidR="0096470E" w:rsidRPr="00E67F61">
        <w:t xml:space="preserve"> After 30 minutes incubation c</w:t>
      </w:r>
      <w:r w:rsidR="00EB00B2" w:rsidRPr="00E67F61">
        <w:t>ell</w:t>
      </w:r>
      <w:r w:rsidR="0096470E" w:rsidRPr="00E67F61">
        <w:t xml:space="preserve">s were dissociated by </w:t>
      </w:r>
      <w:r w:rsidR="00CC685C" w:rsidRPr="00E67F61">
        <w:t>aspiration</w:t>
      </w:r>
      <w:r w:rsidR="0096470E" w:rsidRPr="00E67F61">
        <w:t xml:space="preserve"> through </w:t>
      </w:r>
      <w:r w:rsidR="00CC685C" w:rsidRPr="00E67F61">
        <w:t xml:space="preserve">a </w:t>
      </w:r>
      <w:r w:rsidR="00EB00B2" w:rsidRPr="00E67F61">
        <w:t>19 gauge needle</w:t>
      </w:r>
      <w:r w:rsidR="0096470E" w:rsidRPr="00E67F61">
        <w:t>. E</w:t>
      </w:r>
      <w:r w:rsidR="00EB00B2" w:rsidRPr="00E67F61">
        <w:t xml:space="preserve">rythrocytes </w:t>
      </w:r>
      <w:r w:rsidR="0096470E" w:rsidRPr="00E67F61">
        <w:t xml:space="preserve">were </w:t>
      </w:r>
      <w:r w:rsidR="00EB00B2" w:rsidRPr="00E67F61">
        <w:t>lys</w:t>
      </w:r>
      <w:r w:rsidR="0096470E" w:rsidRPr="00E67F61">
        <w:t xml:space="preserve">ed with </w:t>
      </w:r>
      <w:r w:rsidR="00ED71E5" w:rsidRPr="00E67F61">
        <w:t xml:space="preserve">sterile </w:t>
      </w:r>
      <w:r w:rsidR="0096470E" w:rsidRPr="00E67F61">
        <w:t>lysis buffer (Qiagen</w:t>
      </w:r>
      <w:r w:rsidR="00D9311F">
        <w:t>, Hilden, Germany</w:t>
      </w:r>
      <w:r w:rsidR="0096470E" w:rsidRPr="00E67F61">
        <w:t>)</w:t>
      </w:r>
      <w:r w:rsidR="00EB00B2" w:rsidRPr="00E67F61">
        <w:t>.</w:t>
      </w:r>
      <w:r w:rsidR="0096470E" w:rsidRPr="00E67F61">
        <w:t xml:space="preserve"> </w:t>
      </w:r>
      <w:r w:rsidR="00EB00B2" w:rsidRPr="00E67F61">
        <w:t xml:space="preserve"> </w:t>
      </w:r>
      <w:r w:rsidR="0096470E">
        <w:t>In</w:t>
      </w:r>
      <w:r w:rsidR="005D084F">
        <w:t xml:space="preserve"> </w:t>
      </w:r>
      <w:r w:rsidR="005D084F">
        <w:lastRenderedPageBreak/>
        <w:t>a separate experiment the</w:t>
      </w:r>
      <w:r w:rsidR="0096470E">
        <w:t xml:space="preserve"> unflushed</w:t>
      </w:r>
      <w:r w:rsidR="005D084F">
        <w:t xml:space="preserve"> lung was collected for pathology examination</w:t>
      </w:r>
      <w:r w:rsidR="00F81F45">
        <w:t>.</w:t>
      </w:r>
      <w:r w:rsidR="00403012">
        <w:t xml:space="preserve"> </w:t>
      </w:r>
      <w:r w:rsidR="0096470E" w:rsidRPr="00E67F61">
        <w:t xml:space="preserve">To determine </w:t>
      </w:r>
      <w:r w:rsidR="0096470E" w:rsidRPr="005D0B33">
        <w:rPr>
          <w:i/>
        </w:rPr>
        <w:t>kng1</w:t>
      </w:r>
      <w:r w:rsidR="0096470E" w:rsidRPr="00E67F61">
        <w:t xml:space="preserve"> mRNA expression, the</w:t>
      </w:r>
      <w:r w:rsidR="00D22D84" w:rsidRPr="00E67F61">
        <w:t xml:space="preserve"> liver w</w:t>
      </w:r>
      <w:r w:rsidR="00F81F45" w:rsidRPr="00E67F61">
        <w:t>as</w:t>
      </w:r>
      <w:r w:rsidR="00D22D84" w:rsidRPr="00E67F61">
        <w:t xml:space="preserve"> homogenized </w:t>
      </w:r>
      <w:r w:rsidR="00696661" w:rsidRPr="00E67F61">
        <w:t>and</w:t>
      </w:r>
      <w:r w:rsidR="00D22D84" w:rsidRPr="00E67F61">
        <w:t xml:space="preserve"> a sample was taken for RNA isolation</w:t>
      </w:r>
      <w:r w:rsidR="00696661" w:rsidRPr="00E67F61">
        <w:t>.</w:t>
      </w:r>
      <w:r w:rsidR="00D22D84" w:rsidRPr="00E67F61">
        <w:t xml:space="preserve"> </w:t>
      </w:r>
    </w:p>
    <w:p w14:paraId="4E8BDB9C" w14:textId="77777777" w:rsidR="00D22D84" w:rsidRDefault="00D22D84" w:rsidP="00780CF7">
      <w:pPr>
        <w:spacing w:after="0" w:line="480" w:lineRule="auto"/>
        <w:jc w:val="both"/>
      </w:pPr>
    </w:p>
    <w:p w14:paraId="384132B1" w14:textId="77777777" w:rsidR="00722C80" w:rsidRPr="002414B4" w:rsidRDefault="00722C80" w:rsidP="00722C80">
      <w:pPr>
        <w:spacing w:after="0" w:line="480" w:lineRule="auto"/>
        <w:jc w:val="both"/>
        <w:rPr>
          <w:b/>
        </w:rPr>
      </w:pPr>
      <w:r>
        <w:rPr>
          <w:b/>
        </w:rPr>
        <w:t>Measurement of enhanced pause</w:t>
      </w:r>
    </w:p>
    <w:p w14:paraId="2CEFCF65" w14:textId="35040783" w:rsidR="003842BA" w:rsidRDefault="00722C80" w:rsidP="00780CF7">
      <w:pPr>
        <w:spacing w:after="0" w:line="480" w:lineRule="auto"/>
        <w:jc w:val="both"/>
        <w:rPr>
          <w:lang w:val="en"/>
        </w:rPr>
      </w:pPr>
      <w:r>
        <w:rPr>
          <w:lang w:val="en"/>
        </w:rPr>
        <w:t xml:space="preserve">Enhanced pause (Penh) </w:t>
      </w:r>
      <w:r w:rsidR="003842BA" w:rsidRPr="00A34350">
        <w:rPr>
          <w:lang w:val="en"/>
        </w:rPr>
        <w:t xml:space="preserve"> </w:t>
      </w:r>
      <w:r w:rsidR="00CB488E">
        <w:rPr>
          <w:lang w:val="en"/>
        </w:rPr>
        <w:t>was</w:t>
      </w:r>
      <w:r w:rsidR="003842BA">
        <w:rPr>
          <w:lang w:val="en"/>
        </w:rPr>
        <w:t xml:space="preserve"> measured </w:t>
      </w:r>
      <w:r w:rsidR="00860E57">
        <w:rPr>
          <w:lang w:val="en"/>
        </w:rPr>
        <w:t xml:space="preserve">at day 19 </w:t>
      </w:r>
      <w:r w:rsidR="003842BA">
        <w:rPr>
          <w:lang w:val="en"/>
        </w:rPr>
        <w:t>by whole-body</w:t>
      </w:r>
      <w:r w:rsidR="003842BA" w:rsidRPr="00A34350">
        <w:rPr>
          <w:lang w:val="en"/>
        </w:rPr>
        <w:t xml:space="preserve"> plethysmograp</w:t>
      </w:r>
      <w:r w:rsidR="003842BA">
        <w:rPr>
          <w:lang w:val="en"/>
        </w:rPr>
        <w:t>h in conscious mice (</w:t>
      </w:r>
      <w:r w:rsidR="003842BA" w:rsidRPr="009C1C4B">
        <w:rPr>
          <w:lang w:val="en"/>
        </w:rPr>
        <w:t>Buxco Electronics,</w:t>
      </w:r>
      <w:r w:rsidR="003842BA">
        <w:rPr>
          <w:lang w:val="en"/>
        </w:rPr>
        <w:t xml:space="preserve"> </w:t>
      </w:r>
      <w:r w:rsidR="003842BA" w:rsidRPr="009C1C4B">
        <w:rPr>
          <w:lang w:val="en"/>
        </w:rPr>
        <w:t>Troy, NY, USA</w:t>
      </w:r>
      <w:r w:rsidR="003842BA" w:rsidRPr="00A34350">
        <w:rPr>
          <w:lang w:val="en"/>
        </w:rPr>
        <w:t>). Nonspeciﬁc responsiveness was</w:t>
      </w:r>
      <w:r w:rsidR="003842BA">
        <w:rPr>
          <w:lang w:val="en"/>
        </w:rPr>
        <w:t xml:space="preserve"> </w:t>
      </w:r>
      <w:r w:rsidR="003842BA" w:rsidRPr="00A34350">
        <w:rPr>
          <w:lang w:val="en"/>
        </w:rPr>
        <w:t xml:space="preserve">measured by exposing mice to aerosolized </w:t>
      </w:r>
      <w:r w:rsidR="003842BA">
        <w:rPr>
          <w:lang w:val="en"/>
        </w:rPr>
        <w:t>saline, followed by increasin</w:t>
      </w:r>
      <w:r w:rsidR="003842BA" w:rsidRPr="00A34350">
        <w:rPr>
          <w:lang w:val="en"/>
        </w:rPr>
        <w:t>g concentrations of</w:t>
      </w:r>
      <w:r w:rsidR="003842BA">
        <w:rPr>
          <w:lang w:val="en"/>
        </w:rPr>
        <w:t xml:space="preserve"> </w:t>
      </w:r>
      <w:r w:rsidR="003842BA" w:rsidRPr="00A34350">
        <w:rPr>
          <w:lang w:val="en"/>
        </w:rPr>
        <w:t>a</w:t>
      </w:r>
      <w:r w:rsidR="003842BA">
        <w:rPr>
          <w:lang w:val="en"/>
        </w:rPr>
        <w:t>erosolized methacholine (3.1</w:t>
      </w:r>
      <w:r w:rsidR="003842BA" w:rsidRPr="00A34350">
        <w:rPr>
          <w:lang w:val="en"/>
        </w:rPr>
        <w:t>, 12.5, 25 and</w:t>
      </w:r>
      <w:r w:rsidR="003842BA">
        <w:rPr>
          <w:lang w:val="en"/>
        </w:rPr>
        <w:t xml:space="preserve"> </w:t>
      </w:r>
      <w:r w:rsidR="003842BA" w:rsidRPr="00A34350">
        <w:rPr>
          <w:lang w:val="en"/>
        </w:rPr>
        <w:t>50 m</w:t>
      </w:r>
      <w:r w:rsidR="003842BA">
        <w:rPr>
          <w:lang w:val="en"/>
        </w:rPr>
        <w:t>g/mL in saline for 3 min; Sigma-Aldrich)</w:t>
      </w:r>
      <w:r w:rsidR="003842BA" w:rsidRPr="00A34350">
        <w:rPr>
          <w:lang w:val="en"/>
        </w:rPr>
        <w:t>. Pen</w:t>
      </w:r>
      <w:r>
        <w:rPr>
          <w:lang w:val="en"/>
        </w:rPr>
        <w:t>h</w:t>
      </w:r>
      <w:r w:rsidR="003842BA" w:rsidRPr="00A34350">
        <w:rPr>
          <w:lang w:val="en"/>
        </w:rPr>
        <w:t xml:space="preserve"> (enhanced pause) values were</w:t>
      </w:r>
      <w:r w:rsidR="003842BA">
        <w:rPr>
          <w:lang w:val="en"/>
        </w:rPr>
        <w:t xml:space="preserve"> </w:t>
      </w:r>
      <w:r w:rsidR="003842BA" w:rsidRPr="00A34350">
        <w:rPr>
          <w:lang w:val="en"/>
        </w:rPr>
        <w:t xml:space="preserve">measured during </w:t>
      </w:r>
      <w:r w:rsidR="0095051E">
        <w:rPr>
          <w:lang w:val="en"/>
        </w:rPr>
        <w:t>five</w:t>
      </w:r>
      <w:r w:rsidR="003842BA" w:rsidRPr="00A34350">
        <w:rPr>
          <w:lang w:val="en"/>
        </w:rPr>
        <w:t xml:space="preserve"> min</w:t>
      </w:r>
      <w:r w:rsidR="001579E8">
        <w:rPr>
          <w:lang w:val="en"/>
        </w:rPr>
        <w:t>utes</w:t>
      </w:r>
      <w:r w:rsidR="003842BA" w:rsidRPr="00A34350">
        <w:rPr>
          <w:lang w:val="en"/>
        </w:rPr>
        <w:t xml:space="preserve"> after each methacholine </w:t>
      </w:r>
      <w:r w:rsidR="003842BA">
        <w:rPr>
          <w:lang w:val="en"/>
        </w:rPr>
        <w:t>dose</w:t>
      </w:r>
      <w:r w:rsidR="003842BA" w:rsidRPr="00A34350">
        <w:rPr>
          <w:lang w:val="en"/>
        </w:rPr>
        <w:t>.</w:t>
      </w:r>
    </w:p>
    <w:p w14:paraId="06F4312F" w14:textId="77777777" w:rsidR="00D9311F" w:rsidRDefault="00D9311F" w:rsidP="00780CF7">
      <w:pPr>
        <w:spacing w:after="0" w:line="480" w:lineRule="auto"/>
        <w:jc w:val="both"/>
        <w:rPr>
          <w:b/>
        </w:rPr>
      </w:pPr>
    </w:p>
    <w:p w14:paraId="610F833B" w14:textId="77777777" w:rsidR="003842BA" w:rsidRPr="007A0394" w:rsidRDefault="003842BA" w:rsidP="00780CF7">
      <w:pPr>
        <w:spacing w:after="0" w:line="480" w:lineRule="auto"/>
        <w:jc w:val="both"/>
        <w:rPr>
          <w:b/>
        </w:rPr>
      </w:pPr>
      <w:r w:rsidRPr="007A0394">
        <w:rPr>
          <w:b/>
        </w:rPr>
        <w:t>Flow</w:t>
      </w:r>
      <w:r w:rsidR="00EC24ED">
        <w:rPr>
          <w:b/>
        </w:rPr>
        <w:t xml:space="preserve"> </w:t>
      </w:r>
      <w:r w:rsidRPr="007A0394">
        <w:rPr>
          <w:b/>
        </w:rPr>
        <w:t>cytometry</w:t>
      </w:r>
    </w:p>
    <w:p w14:paraId="2B2A6040" w14:textId="77777777" w:rsidR="003842BA" w:rsidRDefault="00901B93" w:rsidP="00780CF7">
      <w:pPr>
        <w:spacing w:after="0" w:line="480" w:lineRule="auto"/>
        <w:jc w:val="both"/>
      </w:pPr>
      <w:r>
        <w:t xml:space="preserve">Cells in </w:t>
      </w:r>
      <w:r w:rsidR="00CB488E">
        <w:t>BAL</w:t>
      </w:r>
      <w:r w:rsidR="003842BA">
        <w:t xml:space="preserve"> ﬂuid </w:t>
      </w:r>
      <w:r w:rsidR="00CC685C">
        <w:t>were stained with CD3</w:t>
      </w:r>
      <w:r w:rsidR="009A50CB">
        <w:t>-</w:t>
      </w:r>
      <w:r w:rsidR="003842BA">
        <w:t>FITC</w:t>
      </w:r>
      <w:r w:rsidR="009D363A">
        <w:t>, CD11c</w:t>
      </w:r>
      <w:r w:rsidR="009A50CB">
        <w:t>-</w:t>
      </w:r>
      <w:r w:rsidR="003842BA">
        <w:t>PercP</w:t>
      </w:r>
      <w:r w:rsidR="003842BA" w:rsidRPr="00296D61">
        <w:t>, SiglecF-</w:t>
      </w:r>
      <w:r>
        <w:t>A</w:t>
      </w:r>
      <w:r w:rsidR="003842BA">
        <w:t>lexa 647</w:t>
      </w:r>
      <w:r w:rsidR="003842BA" w:rsidRPr="00296D61">
        <w:t>,</w:t>
      </w:r>
      <w:r w:rsidR="003842BA">
        <w:t xml:space="preserve"> </w:t>
      </w:r>
      <w:r w:rsidR="003842BA" w:rsidRPr="00296D61">
        <w:t>CD11b</w:t>
      </w:r>
      <w:r w:rsidR="003842BA">
        <w:t xml:space="preserve"> PE-</w:t>
      </w:r>
      <w:r>
        <w:t>C</w:t>
      </w:r>
      <w:r w:rsidR="003842BA">
        <w:t xml:space="preserve">y7, </w:t>
      </w:r>
      <w:r w:rsidR="009D363A">
        <w:t>viability dye APC-Cy7</w:t>
      </w:r>
      <w:r w:rsidR="003842BA" w:rsidRPr="00296D61">
        <w:t>(</w:t>
      </w:r>
      <w:r>
        <w:t xml:space="preserve">all </w:t>
      </w:r>
      <w:r w:rsidR="003842BA" w:rsidRPr="00296D61">
        <w:t>BD Biosciences</w:t>
      </w:r>
      <w:r w:rsidR="00D9311F" w:rsidRPr="00D925D4">
        <w:t>,</w:t>
      </w:r>
      <w:r w:rsidR="00D9311F">
        <w:t xml:space="preserve"> San Jose</w:t>
      </w:r>
      <w:r w:rsidR="00D9311F" w:rsidRPr="00D925D4">
        <w:t>,</w:t>
      </w:r>
      <w:r w:rsidR="00D9311F">
        <w:t xml:space="preserve"> CA, USA</w:t>
      </w:r>
      <w:r w:rsidR="003842BA" w:rsidRPr="00296D61">
        <w:t xml:space="preserve">), </w:t>
      </w:r>
      <w:r w:rsidR="003842BA">
        <w:t>Ly6G</w:t>
      </w:r>
      <w:r w:rsidR="009A50CB">
        <w:t>-</w:t>
      </w:r>
      <w:r w:rsidR="003842BA" w:rsidRPr="00296D61">
        <w:t>Alexa700 (</w:t>
      </w:r>
      <w:r w:rsidR="009D363A">
        <w:t>B</w:t>
      </w:r>
      <w:r w:rsidR="00705F19">
        <w:t>iolegend</w:t>
      </w:r>
      <w:r w:rsidR="008349BA">
        <w:t>, San Diego, CA</w:t>
      </w:r>
      <w:r w:rsidR="009A50CB">
        <w:t>, USA</w:t>
      </w:r>
      <w:r w:rsidR="003842BA" w:rsidRPr="00296D61">
        <w:t>),</w:t>
      </w:r>
      <w:r w:rsidR="009D363A">
        <w:t xml:space="preserve"> </w:t>
      </w:r>
      <w:r w:rsidR="003842BA" w:rsidRPr="00296D61">
        <w:t>MHCII</w:t>
      </w:r>
      <w:r w:rsidR="009A50CB">
        <w:t>-</w:t>
      </w:r>
      <w:r w:rsidR="003842BA">
        <w:t>PE</w:t>
      </w:r>
      <w:r w:rsidR="009D363A">
        <w:t>,</w:t>
      </w:r>
      <w:r w:rsidR="003842BA" w:rsidRPr="00296D61">
        <w:t xml:space="preserve"> </w:t>
      </w:r>
      <w:r w:rsidR="009D363A">
        <w:t>CD45</w:t>
      </w:r>
      <w:r w:rsidR="009A50CB">
        <w:t>-</w:t>
      </w:r>
      <w:r w:rsidR="009D363A">
        <w:t>PE-eFluor610</w:t>
      </w:r>
      <w:r w:rsidR="009D363A" w:rsidRPr="00296D61">
        <w:t xml:space="preserve"> </w:t>
      </w:r>
      <w:r w:rsidR="003842BA" w:rsidRPr="00296D61">
        <w:t>(eBioscien</w:t>
      </w:r>
      <w:r w:rsidR="00705F19">
        <w:t>ces</w:t>
      </w:r>
      <w:r w:rsidR="008F1680">
        <w:t>, San Diego, CA</w:t>
      </w:r>
      <w:r w:rsidR="009A50CB">
        <w:t>, USA</w:t>
      </w:r>
      <w:r w:rsidR="00CC685C">
        <w:t>)</w:t>
      </w:r>
      <w:r w:rsidR="003842BA" w:rsidRPr="00296D61">
        <w:t xml:space="preserve"> in</w:t>
      </w:r>
      <w:r w:rsidR="003842BA">
        <w:t xml:space="preserve"> </w:t>
      </w:r>
      <w:r w:rsidR="003842BA" w:rsidRPr="00296D61">
        <w:t xml:space="preserve">the presence of Fc blocker (CD16/CD32, </w:t>
      </w:r>
      <w:r w:rsidR="009D363A" w:rsidRPr="00296D61">
        <w:t>eBioscien</w:t>
      </w:r>
      <w:r w:rsidR="00705F19">
        <w:t>ces</w:t>
      </w:r>
      <w:r w:rsidR="003842BA" w:rsidRPr="00296D61">
        <w:t xml:space="preserve">). </w:t>
      </w:r>
      <w:r w:rsidR="009D363A">
        <w:t xml:space="preserve"> Single</w:t>
      </w:r>
      <w:r w:rsidR="00CC685C">
        <w:t xml:space="preserve"> cell suspension </w:t>
      </w:r>
      <w:r w:rsidR="009D363A">
        <w:t>from lungs</w:t>
      </w:r>
      <w:r w:rsidR="00CC685C">
        <w:t xml:space="preserve"> </w:t>
      </w:r>
      <w:r w:rsidR="009D363A">
        <w:t>were stained with CD4-FITC, CD45</w:t>
      </w:r>
      <w:r w:rsidR="009A50CB">
        <w:t>-</w:t>
      </w:r>
      <w:r w:rsidR="009D363A">
        <w:t>PerCP-Cy5.5, CD69</w:t>
      </w:r>
      <w:r w:rsidR="009A50CB">
        <w:t>-</w:t>
      </w:r>
      <w:r w:rsidR="009D363A">
        <w:t>PE</w:t>
      </w:r>
      <w:r w:rsidR="00705F19">
        <w:t xml:space="preserve"> </w:t>
      </w:r>
      <w:r w:rsidR="00705F19" w:rsidRPr="00296D61">
        <w:t>(eBioscien</w:t>
      </w:r>
      <w:r w:rsidR="00705F19">
        <w:t>ces)</w:t>
      </w:r>
      <w:r w:rsidR="009D363A">
        <w:t>, GATA3</w:t>
      </w:r>
      <w:r w:rsidR="009A50CB">
        <w:t>-</w:t>
      </w:r>
      <w:r w:rsidR="00705F19">
        <w:t>Alexa 647, viability dye APC-Cy7</w:t>
      </w:r>
      <w:r w:rsidR="009D363A">
        <w:t xml:space="preserve"> </w:t>
      </w:r>
      <w:r w:rsidR="00705F19">
        <w:t>(</w:t>
      </w:r>
      <w:r w:rsidR="00705F19" w:rsidRPr="00296D61">
        <w:t>BD Biosciences</w:t>
      </w:r>
      <w:r w:rsidR="00705F19">
        <w:t>). For nuclear staining, cells were stained using a FOXp3 Staining Buffer set (eBioscience)</w:t>
      </w:r>
      <w:r>
        <w:t>.</w:t>
      </w:r>
      <w:r w:rsidR="009A50CB">
        <w:t xml:space="preserve"> All appropriate isotype controls were used.</w:t>
      </w:r>
      <w:r w:rsidR="00705F19">
        <w:t xml:space="preserve"> </w:t>
      </w:r>
      <w:r w:rsidR="003842BA" w:rsidRPr="00296D61">
        <w:t xml:space="preserve">Data were collected on a BD Biosciences </w:t>
      </w:r>
      <w:r w:rsidR="003842BA">
        <w:t>Canto</w:t>
      </w:r>
      <w:r w:rsidR="00705F19">
        <w:t xml:space="preserve"> </w:t>
      </w:r>
      <w:r w:rsidR="003842BA">
        <w:t xml:space="preserve">II </w:t>
      </w:r>
      <w:r w:rsidR="003842BA" w:rsidRPr="00296D61">
        <w:t>ﬂow</w:t>
      </w:r>
      <w:r w:rsidR="003842BA">
        <w:t xml:space="preserve"> </w:t>
      </w:r>
      <w:r w:rsidR="003842BA" w:rsidRPr="00296D61">
        <w:t>cytometer and analyzed using FlowJo software (Treestar</w:t>
      </w:r>
      <w:r w:rsidR="009A50CB">
        <w:t>, Palo Alto, CA, USA</w:t>
      </w:r>
      <w:r w:rsidR="003842BA" w:rsidRPr="00296D61">
        <w:t>).</w:t>
      </w:r>
    </w:p>
    <w:p w14:paraId="13BB4DB8" w14:textId="77777777" w:rsidR="00090BBA" w:rsidRDefault="00090BBA" w:rsidP="00780CF7">
      <w:pPr>
        <w:spacing w:after="0" w:line="480" w:lineRule="auto"/>
        <w:jc w:val="both"/>
        <w:rPr>
          <w:b/>
        </w:rPr>
      </w:pPr>
    </w:p>
    <w:p w14:paraId="13A156DA" w14:textId="77777777" w:rsidR="002E3CF3" w:rsidRPr="00D925D4" w:rsidRDefault="00090BBA" w:rsidP="00780CF7">
      <w:pPr>
        <w:spacing w:after="0" w:line="480" w:lineRule="auto"/>
        <w:jc w:val="both"/>
      </w:pPr>
      <w:r>
        <w:rPr>
          <w:b/>
        </w:rPr>
        <w:t>Assays</w:t>
      </w:r>
    </w:p>
    <w:p w14:paraId="2F8D95DB" w14:textId="76A0FA4A" w:rsidR="00090BBA" w:rsidRDefault="00D925D4" w:rsidP="00780CF7">
      <w:pPr>
        <w:spacing w:after="0" w:line="480" w:lineRule="auto"/>
        <w:jc w:val="both"/>
      </w:pPr>
      <w:r w:rsidRPr="00D925D4">
        <w:t>Plasma total IgE was determined using rat-anti-mouse IgE</w:t>
      </w:r>
      <w:r>
        <w:t xml:space="preserve"> </w:t>
      </w:r>
      <w:r w:rsidRPr="00D925D4">
        <w:t>as a capture antibody, purified mouse IgE as a standard, and biotinylated</w:t>
      </w:r>
      <w:r>
        <w:t xml:space="preserve"> </w:t>
      </w:r>
      <w:r w:rsidRPr="00D925D4">
        <w:t>rat-anti-mouse IgE as detection (all from BD Biosciences). Plasma HDM-specific IgG1</w:t>
      </w:r>
      <w:r>
        <w:t xml:space="preserve"> </w:t>
      </w:r>
      <w:r w:rsidRPr="00D925D4">
        <w:t>was determined using HDM as capture and biotinylated rat-anti</w:t>
      </w:r>
      <w:r>
        <w:t>-</w:t>
      </w:r>
      <w:r w:rsidRPr="00D925D4">
        <w:t>mouse</w:t>
      </w:r>
      <w:r>
        <w:t xml:space="preserve"> </w:t>
      </w:r>
      <w:r w:rsidRPr="00D925D4">
        <w:t>IgG1 as detection</w:t>
      </w:r>
      <w:r w:rsidR="0077247E">
        <w:t xml:space="preserve"> </w:t>
      </w:r>
      <w:r w:rsidRPr="00D925D4">
        <w:t xml:space="preserve">(BD </w:t>
      </w:r>
      <w:r w:rsidRPr="00D925D4">
        <w:lastRenderedPageBreak/>
        <w:t>Biosciences).</w:t>
      </w:r>
      <w:r>
        <w:t xml:space="preserve"> BALF IgM was determined using rat-anti-mouse IgM as capture antibody, purified mouse IgM as standard and biotinylated goat-anti-mouse IgM(all from BD Biosciences) as detection. C</w:t>
      </w:r>
      <w:r w:rsidR="00090BBA" w:rsidRPr="00090BBA">
        <w:t>ytokines</w:t>
      </w:r>
      <w:r w:rsidR="00090BBA">
        <w:t xml:space="preserve"> (IL-4,</w:t>
      </w:r>
      <w:r w:rsidR="00AA705F">
        <w:t xml:space="preserve"> </w:t>
      </w:r>
      <w:r w:rsidR="00090BBA">
        <w:t>IL-5,</w:t>
      </w:r>
      <w:r w:rsidR="00AA705F">
        <w:t xml:space="preserve"> </w:t>
      </w:r>
      <w:r w:rsidR="00090BBA">
        <w:t>IL-13)</w:t>
      </w:r>
      <w:r w:rsidR="00722C80">
        <w:t>,</w:t>
      </w:r>
      <w:r w:rsidR="00AA705F">
        <w:t xml:space="preserve"> </w:t>
      </w:r>
      <w:r w:rsidR="00090BBA">
        <w:t>CCL11</w:t>
      </w:r>
      <w:r w:rsidR="00AA705F">
        <w:t xml:space="preserve"> (eotaxin 1)</w:t>
      </w:r>
      <w:r w:rsidR="00722C80">
        <w:t xml:space="preserve"> and Prostaglandin E2 (PGE2)</w:t>
      </w:r>
      <w:r w:rsidR="002141B2">
        <w:t xml:space="preserve">, </w:t>
      </w:r>
      <w:r w:rsidR="00090BBA">
        <w:t>were measured by ELISA</w:t>
      </w:r>
      <w:r w:rsidR="00AA705F">
        <w:t>’s</w:t>
      </w:r>
      <w:r w:rsidR="00090BBA">
        <w:t xml:space="preserve"> (Duoset, R&amp;D systems</w:t>
      </w:r>
      <w:r w:rsidR="008349BA">
        <w:t>, Minneapolis, MN</w:t>
      </w:r>
      <w:r w:rsidR="009A50CB">
        <w:t>, USA</w:t>
      </w:r>
      <w:r w:rsidR="00090BBA">
        <w:t>)</w:t>
      </w:r>
      <w:r w:rsidR="00DC6E2D">
        <w:t>.</w:t>
      </w:r>
      <w:r w:rsidR="002141B2">
        <w:t xml:space="preserve"> </w:t>
      </w:r>
      <w:r w:rsidR="0041637D">
        <w:t>For western blotting plasma proteins were separated by 10% SDS-PAGE gels</w:t>
      </w:r>
      <w:r w:rsidR="002D7B8D">
        <w:t>. Plasma HK levels were measured by immunoblotting using a</w:t>
      </w:r>
      <w:r w:rsidR="0041637D">
        <w:t xml:space="preserve"> </w:t>
      </w:r>
      <w:r w:rsidR="002D7B8D">
        <w:t>r</w:t>
      </w:r>
      <w:r w:rsidR="0041637D">
        <w:t>abbit anti-human HK domain 5</w:t>
      </w:r>
      <w:r w:rsidR="00282A8B">
        <w:t>, obtained as described</w:t>
      </w:r>
      <w:r w:rsidR="002D7B8D">
        <w:fldChar w:fldCharType="begin"/>
      </w:r>
      <w:r w:rsidR="00884678">
        <w:instrText xml:space="preserve"> ADDIN EN.CITE &lt;EndNote&gt;&lt;Cite&gt;&lt;Author&gt;Ding&lt;/Author&gt;&lt;Year&gt;2017&lt;/Year&gt;&lt;RecNum&gt;36&lt;/RecNum&gt;&lt;DisplayText&gt;(15)&lt;/DisplayText&gt;&lt;record&gt;&lt;rec-number&gt;36&lt;/rec-number&gt;&lt;foreign-keys&gt;&lt;key app="EN" db-id="29xxveat4svvrherza8xw52trd99vsd9rttd" timestamp="1512124954"&gt;36&lt;/key&gt;&lt;/foreign-keys&gt;&lt;ref-type name="Journal Article"&gt;17&lt;/ref-type&gt;&lt;contributors&gt;&lt;authors&gt;&lt;author&gt;Ding, C.&lt;/author&gt;&lt;author&gt;Van&amp;apos;t Veer, C.&lt;/author&gt;&lt;author&gt;Roelofs, Jjth&lt;/author&gt;&lt;author&gt;Shukla, M.&lt;/author&gt;&lt;author&gt;McCrae, K. R.&lt;/author&gt;&lt;author&gt;Revenko, A. S.&lt;/author&gt;&lt;author&gt;Crosby, J.&lt;/author&gt;&lt;author&gt;van der Poll, T.&lt;/author&gt;&lt;/authors&gt;&lt;/contributors&gt;&lt;auth-address&gt;Academic Medical Center c.ding@amc.uva.nl.&amp;#xD;Academic Medical Center.&amp;#xD;University of Amsterdam.&amp;#xD;Cleveland Clinic.&amp;#xD;Ionis Pharmaceuticals, Inc.&lt;/auth-address&gt;&lt;titles&gt;&lt;title&gt;Limited role of kininogen in the host response during gram-negative pneumonia derived sepsis&lt;/title&gt;&lt;secondary-title&gt;Am J Physiol Lung Cell Mol Physiol&lt;/secondary-title&gt;&lt;/titles&gt;&lt;periodical&gt;&lt;full-title&gt;Am J Physiol Lung Cell Mol Physiol&lt;/full-title&gt;&lt;/periodical&gt;&lt;pages&gt;ajplung 00288 2017&lt;/pages&gt;&lt;keywords&gt;&lt;keyword&gt;contact system&lt;/keyword&gt;&lt;keyword&gt;high-molecular weight kininogen&lt;/keyword&gt;&lt;keyword&gt;kallikrein-kinin system&lt;/keyword&gt;&lt;keyword&gt;pneumonia&lt;/keyword&gt;&lt;keyword&gt;sepsis&lt;/keyword&gt;&lt;/keywords&gt;&lt;dates&gt;&lt;year&gt;2017&lt;/year&gt;&lt;pub-dates&gt;&lt;date&gt;Nov 9&lt;/date&gt;&lt;/pub-dates&gt;&lt;/dates&gt;&lt;isbn&gt;1522-1504 (Electronic)&amp;#xD;1040-0605 (Linking)&lt;/isbn&gt;&lt;accession-num&gt;29122754&lt;/accession-num&gt;&lt;urls&gt;&lt;related-urls&gt;&lt;url&gt;https://www.ncbi.nlm.nih.gov/pubmed/29122754&lt;/url&gt;&lt;/related-urls&gt;&lt;/urls&gt;&lt;electronic-resource-num&gt;10.1152/ajplung.00288.2017&lt;/electronic-resource-num&gt;&lt;/record&gt;&lt;/Cite&gt;&lt;/EndNote&gt;</w:instrText>
      </w:r>
      <w:r w:rsidR="002D7B8D">
        <w:fldChar w:fldCharType="separate"/>
      </w:r>
      <w:r w:rsidR="00884678">
        <w:rPr>
          <w:noProof/>
        </w:rPr>
        <w:t>(15)</w:t>
      </w:r>
      <w:r w:rsidR="002D7B8D">
        <w:fldChar w:fldCharType="end"/>
      </w:r>
      <w:r w:rsidR="002D7B8D">
        <w:t xml:space="preserve">. </w:t>
      </w:r>
      <w:r w:rsidR="00282A8B">
        <w:t xml:space="preserve">Relative intensity between bands was determined using ImageJ. </w:t>
      </w:r>
      <w:r w:rsidR="00DC6E2D">
        <w:t>Total protein in BALF was measured by using Bio-Rad</w:t>
      </w:r>
      <w:r w:rsidR="002D7B8D">
        <w:t xml:space="preserve"> </w:t>
      </w:r>
      <w:r w:rsidR="00DC6E2D">
        <w:t>protein assay (Bio-Rad Laboratories</w:t>
      </w:r>
      <w:r w:rsidR="001271ED">
        <w:t>, Veenendaal, Netherlands</w:t>
      </w:r>
      <w:r w:rsidR="00DC6E2D">
        <w:t>).</w:t>
      </w:r>
    </w:p>
    <w:p w14:paraId="65BAAFEC" w14:textId="77777777" w:rsidR="00090BBA" w:rsidRPr="00090BBA" w:rsidRDefault="00090BBA" w:rsidP="00780CF7">
      <w:pPr>
        <w:spacing w:after="0" w:line="480" w:lineRule="auto"/>
        <w:jc w:val="both"/>
      </w:pPr>
    </w:p>
    <w:p w14:paraId="45FBE7DF" w14:textId="77777777" w:rsidR="0095174C" w:rsidRDefault="002967DC" w:rsidP="00780CF7">
      <w:pPr>
        <w:spacing w:after="0" w:line="480" w:lineRule="auto"/>
        <w:jc w:val="both"/>
        <w:rPr>
          <w:b/>
        </w:rPr>
      </w:pPr>
      <w:r w:rsidRPr="002967DC">
        <w:rPr>
          <w:b/>
          <w:i/>
        </w:rPr>
        <w:t>Ex vivo</w:t>
      </w:r>
      <w:r>
        <w:rPr>
          <w:b/>
        </w:rPr>
        <w:t xml:space="preserve"> s</w:t>
      </w:r>
      <w:r w:rsidR="0095174C">
        <w:rPr>
          <w:b/>
        </w:rPr>
        <w:t>timulation of mediastinal lymph nodes</w:t>
      </w:r>
    </w:p>
    <w:p w14:paraId="6BFB2881" w14:textId="77777777" w:rsidR="0095174C" w:rsidRDefault="002967DC" w:rsidP="00780CF7">
      <w:pPr>
        <w:spacing w:after="0" w:line="480" w:lineRule="auto"/>
        <w:jc w:val="both"/>
      </w:pPr>
      <w:r>
        <w:t xml:space="preserve">Mediastinal lymph nodes (mLN) were harvested and single cells </w:t>
      </w:r>
      <w:r w:rsidR="00E91138">
        <w:t xml:space="preserve">were obtained </w:t>
      </w:r>
      <w:r>
        <w:t>by filtering through 100 μm strainers. Cells were seeded at a density of 2 x 10</w:t>
      </w:r>
      <w:r w:rsidRPr="002967DC">
        <w:rPr>
          <w:vertAlign w:val="superscript"/>
        </w:rPr>
        <w:t>5</w:t>
      </w:r>
      <w:r>
        <w:t xml:space="preserve"> cells/well in 96-well round bottom plates</w:t>
      </w:r>
      <w:r w:rsidR="006F4021">
        <w:t xml:space="preserve"> (Greiner Bio-One, Alphen a/d Rijn, Netherlands)</w:t>
      </w:r>
      <w:r>
        <w:t xml:space="preserve"> and stimulated with 25 μg/ml HDM or PBS for 4 days at 37°C with 5%</w:t>
      </w:r>
      <w:r w:rsidR="0095051E">
        <w:t xml:space="preserve"> </w:t>
      </w:r>
      <w:r>
        <w:t xml:space="preserve">CO. </w:t>
      </w:r>
    </w:p>
    <w:p w14:paraId="1D4DDC8B" w14:textId="77777777" w:rsidR="00DC2ECC" w:rsidRPr="002967DC" w:rsidRDefault="00DC2ECC" w:rsidP="00780CF7">
      <w:pPr>
        <w:spacing w:after="0" w:line="480" w:lineRule="auto"/>
        <w:jc w:val="both"/>
      </w:pPr>
    </w:p>
    <w:p w14:paraId="4F1287C1" w14:textId="77777777" w:rsidR="006F54C2" w:rsidRPr="002414B4" w:rsidRDefault="006F54C2" w:rsidP="00780CF7">
      <w:pPr>
        <w:spacing w:after="0" w:line="480" w:lineRule="auto"/>
        <w:jc w:val="both"/>
        <w:rPr>
          <w:b/>
        </w:rPr>
      </w:pPr>
      <w:r w:rsidRPr="002414B4">
        <w:rPr>
          <w:b/>
        </w:rPr>
        <w:t>Histology</w:t>
      </w:r>
    </w:p>
    <w:p w14:paraId="14EEC6FD" w14:textId="75CCCAC7" w:rsidR="009A7409" w:rsidRDefault="00216627" w:rsidP="00780CF7">
      <w:pPr>
        <w:spacing w:after="0" w:line="480" w:lineRule="auto"/>
        <w:jc w:val="both"/>
      </w:pPr>
      <w:r>
        <w:t>Histological analysis was performed as described before</w:t>
      </w:r>
      <w:r>
        <w:fldChar w:fldCharType="begin"/>
      </w:r>
      <w:r w:rsidR="00884678">
        <w:instrText xml:space="preserve"> ADDIN EN.CITE &lt;EndNote&gt;&lt;Cite&gt;&lt;Author&gt;de Boer&lt;/Author&gt;&lt;Year&gt;2014&lt;/Year&gt;&lt;RecNum&gt;3479&lt;/RecNum&gt;&lt;DisplayText&gt;(12)&lt;/DisplayText&gt;&lt;record&gt;&lt;rec-number&gt;3479&lt;/rec-number&gt;&lt;foreign-keys&gt;&lt;key app="EN" db-id="xt5evpr9p2twa9e0vfj5zz08a0dzpzvz2vw2" timestamp="1390981232"&gt;3479&lt;/key&gt;&lt;/foreign-keys&gt;&lt;ref-type name="Journal Article"&gt;17&lt;/ref-type&gt;&lt;contributors&gt;&lt;authors&gt;&lt;author&gt;de Boer, J. D.&lt;/author&gt;&lt;author&gt;Yang, J.&lt;/author&gt;&lt;author&gt;van den Boogaard, F. E.&lt;/author&gt;&lt;author&gt;Hoogendijk, A. J.&lt;/author&gt;&lt;author&gt;de Beer, R.&lt;/author&gt;&lt;author&gt;van der Zee, J. S.&lt;/author&gt;&lt;author&gt;Roelofs, J. J.&lt;/author&gt;&lt;author&gt;van &amp;apos;t Veer, C.&lt;/author&gt;&lt;author&gt;de Vos, A. F.&lt;/author&gt;&lt;author&gt;van der Poll, T.&lt;/author&gt;&lt;/authors&gt;&lt;/contributors&gt;&lt;auth-address&gt;Center of Infection and Immunity Amsterdam &amp;amp; Center for Experimental and Molecular Medicine, Academic Medical Center, University of Amsterdam, Amsterdam, The Netherlands.&lt;/auth-address&gt;&lt;titles&gt;&lt;title&gt;Mast Cell-Deficient Kit Mice Develop House Dust Mite-Induced Lung Inflammation despite Impaired Eosinophil Recruitment&lt;/title&gt;&lt;secondary-title&gt;J Innate Immun&lt;/secondary-title&gt;&lt;/titles&gt;&lt;periodical&gt;&lt;full-title&gt;J Innate Immun&lt;/full-title&gt;&lt;/periodical&gt;&lt;pages&gt;219-226&lt;/pages&gt;&lt;volume&gt;6&lt;/volume&gt;&lt;number&gt;2&lt;/number&gt;&lt;edition&gt;2013/10/26&lt;/edition&gt;&lt;section&gt;219&lt;/section&gt;&lt;dates&gt;&lt;year&gt;2014&lt;/year&gt;&lt;pub-dates&gt;&lt;date&gt;Oct 18&lt;/date&gt;&lt;/pub-dates&gt;&lt;/dates&gt;&lt;isbn&gt;1662-8128 (Electronic)&amp;#xD;1662-811X (Linking)&lt;/isbn&gt;&lt;accession-num&gt;24157568&lt;/accession-num&gt;&lt;urls&gt;&lt;related-urls&gt;&lt;url&gt;http://www.ncbi.nlm.nih.gov/pubmed/24157568&lt;/url&gt;&lt;/related-urls&gt;&lt;/urls&gt;&lt;electronic-resource-num&gt;000354984 [pii]&amp;#xD;10.1159/000354984&lt;/electronic-resource-num&gt;&lt;language&gt;Eng&lt;/language&gt;&lt;/record&gt;&lt;/Cite&gt;&lt;/EndNote&gt;</w:instrText>
      </w:r>
      <w:r>
        <w:fldChar w:fldCharType="separate"/>
      </w:r>
      <w:r w:rsidR="00884678">
        <w:rPr>
          <w:noProof/>
        </w:rPr>
        <w:t>(12)</w:t>
      </w:r>
      <w:r>
        <w:fldChar w:fldCharType="end"/>
      </w:r>
      <w:r>
        <w:t xml:space="preserve">. Briefly, following fixation in 10% formalin, </w:t>
      </w:r>
      <w:r w:rsidR="00403012" w:rsidRPr="00403012">
        <w:t xml:space="preserve">  </w:t>
      </w:r>
      <w:r w:rsidR="00BF0E7C">
        <w:t>4</w:t>
      </w:r>
      <w:r w:rsidR="00BF0E7C" w:rsidRPr="00403012">
        <w:t xml:space="preserve">µm-thick </w:t>
      </w:r>
      <w:r>
        <w:t xml:space="preserve">paraffin-embedded </w:t>
      </w:r>
      <w:r w:rsidR="00403012" w:rsidRPr="00403012">
        <w:t>sections were stained with hematoxylin</w:t>
      </w:r>
      <w:r>
        <w:t>-</w:t>
      </w:r>
      <w:r w:rsidR="00403012" w:rsidRPr="00403012">
        <w:t xml:space="preserve"> eosin</w:t>
      </w:r>
      <w:r w:rsidR="00BF0E7C">
        <w:t xml:space="preserve"> (H&amp;E</w:t>
      </w:r>
      <w:r>
        <w:t>)</w:t>
      </w:r>
      <w:r w:rsidR="00403012" w:rsidRPr="00403012">
        <w:t xml:space="preserve">. </w:t>
      </w:r>
      <w:r w:rsidR="00696661">
        <w:t>These</w:t>
      </w:r>
      <w:r w:rsidR="00403012" w:rsidRPr="00403012">
        <w:t xml:space="preserve"> sections were scored for interstitial inflammation, peribronchial</w:t>
      </w:r>
      <w:r w:rsidR="009A22BA">
        <w:t xml:space="preserve"> and perivascular</w:t>
      </w:r>
      <w:r w:rsidR="00403012" w:rsidRPr="00403012">
        <w:t xml:space="preserve"> infla</w:t>
      </w:r>
      <w:r>
        <w:t>mmation, edema, endothelialitis</w:t>
      </w:r>
      <w:r w:rsidR="00403012" w:rsidRPr="00403012">
        <w:t xml:space="preserve"> on a scale from 0 to 4. </w:t>
      </w:r>
      <w:r w:rsidR="00CB2BD2">
        <w:t>To examine</w:t>
      </w:r>
      <w:r w:rsidR="00403012" w:rsidRPr="00403012">
        <w:t xml:space="preserve"> mucus production, sections were stained with </w:t>
      </w:r>
      <w:r>
        <w:t>P</w:t>
      </w:r>
      <w:r w:rsidR="00403012" w:rsidRPr="00403012">
        <w:t>eriodic acid-Schiff (Pas</w:t>
      </w:r>
      <w:r w:rsidR="00DF5569">
        <w:t>-</w:t>
      </w:r>
      <w:r>
        <w:t>D)</w:t>
      </w:r>
      <w:r w:rsidR="009A22BA">
        <w:t xml:space="preserve"> and scored for extent of goblet cells and mucous plugs on a scale from 0 to 3</w:t>
      </w:r>
      <w:r>
        <w:t>. Both total pathology score and mucus production</w:t>
      </w:r>
      <w:r w:rsidR="00403012" w:rsidRPr="00403012">
        <w:t xml:space="preserve"> w</w:t>
      </w:r>
      <w:r>
        <w:t>ere</w:t>
      </w:r>
      <w:r w:rsidR="00403012" w:rsidRPr="00403012">
        <w:t xml:space="preserve"> </w:t>
      </w:r>
      <w:r>
        <w:t>determined</w:t>
      </w:r>
      <w:r w:rsidR="00403012" w:rsidRPr="00403012">
        <w:t xml:space="preserve"> by a p</w:t>
      </w:r>
      <w:r>
        <w:t>athologist in a blinded fashion</w:t>
      </w:r>
      <w:r w:rsidR="00403012" w:rsidRPr="00403012">
        <w:t xml:space="preserve">. </w:t>
      </w:r>
    </w:p>
    <w:p w14:paraId="2754A384" w14:textId="77777777" w:rsidR="00296D61" w:rsidRDefault="00296D61" w:rsidP="00780CF7">
      <w:pPr>
        <w:spacing w:after="0" w:line="480" w:lineRule="auto"/>
        <w:jc w:val="both"/>
        <w:rPr>
          <w:b/>
        </w:rPr>
      </w:pPr>
    </w:p>
    <w:p w14:paraId="7511BCFE" w14:textId="77777777" w:rsidR="006F54C2" w:rsidRPr="007A0394" w:rsidRDefault="009A7409" w:rsidP="00780CF7">
      <w:pPr>
        <w:spacing w:after="0" w:line="480" w:lineRule="auto"/>
        <w:jc w:val="both"/>
        <w:rPr>
          <w:b/>
        </w:rPr>
      </w:pPr>
      <w:r w:rsidRPr="007A0394">
        <w:rPr>
          <w:b/>
        </w:rPr>
        <w:t>RNA isolation and PCR</w:t>
      </w:r>
    </w:p>
    <w:p w14:paraId="448C4566" w14:textId="18AED096" w:rsidR="009A7409" w:rsidRDefault="009A7409" w:rsidP="00780CF7">
      <w:pPr>
        <w:spacing w:after="0" w:line="480" w:lineRule="auto"/>
        <w:jc w:val="both"/>
      </w:pPr>
      <w:r w:rsidRPr="009A7409">
        <w:lastRenderedPageBreak/>
        <w:t xml:space="preserve">Total RNA was isolated from </w:t>
      </w:r>
      <w:r w:rsidR="00722C80">
        <w:t xml:space="preserve">lung or </w:t>
      </w:r>
      <w:r w:rsidRPr="009A7409">
        <w:t xml:space="preserve">liver </w:t>
      </w:r>
      <w:r w:rsidR="0063564A">
        <w:t xml:space="preserve">homogenates </w:t>
      </w:r>
      <w:r w:rsidRPr="009A7409">
        <w:t xml:space="preserve">using </w:t>
      </w:r>
      <w:r w:rsidR="0063564A">
        <w:t xml:space="preserve">RNA </w:t>
      </w:r>
      <w:r w:rsidRPr="009A7409">
        <w:t>isolation kit (</w:t>
      </w:r>
      <w:r w:rsidR="0063564A">
        <w:t xml:space="preserve">Nucleospin RNA, </w:t>
      </w:r>
      <w:r w:rsidRPr="009A7409">
        <w:t xml:space="preserve">Macherey-Nagel, Düren, Germany) and reverse transcribed using oligo(dT) primer and M-MLV RT </w:t>
      </w:r>
      <w:r w:rsidR="0063564A">
        <w:t>(Promega Benelux, Leiden, Netherlands</w:t>
      </w:r>
      <w:r w:rsidRPr="009A7409">
        <w:t>). Primer</w:t>
      </w:r>
      <w:r w:rsidR="0063564A">
        <w:t xml:space="preserve"> sequences for</w:t>
      </w:r>
      <w:r w:rsidRPr="009A7409">
        <w:t xml:space="preserve"> </w:t>
      </w:r>
      <w:r w:rsidR="0063564A">
        <w:t>gene expression were:</w:t>
      </w:r>
      <w:r w:rsidR="005D084F">
        <w:t xml:space="preserve"> </w:t>
      </w:r>
      <w:r w:rsidR="00531DFE">
        <w:t xml:space="preserve"> </w:t>
      </w:r>
      <w:r w:rsidR="0063564A" w:rsidRPr="00DC2ECC">
        <w:rPr>
          <w:i/>
        </w:rPr>
        <w:t>Kng1</w:t>
      </w:r>
      <w:r w:rsidR="0063564A">
        <w:t xml:space="preserve"> </w:t>
      </w:r>
      <w:r w:rsidRPr="009A7409">
        <w:t>forward:</w:t>
      </w:r>
      <w:r w:rsidR="0063564A" w:rsidRPr="0063564A">
        <w:t xml:space="preserve"> </w:t>
      </w:r>
      <w:r w:rsidR="0063564A">
        <w:t>ATCACAGCCACCTCTTTACTCTC</w:t>
      </w:r>
      <w:r w:rsidRPr="009A7409">
        <w:t xml:space="preserve">; </w:t>
      </w:r>
      <w:r w:rsidR="0063564A" w:rsidRPr="00DC2ECC">
        <w:rPr>
          <w:i/>
        </w:rPr>
        <w:t>Kng1</w:t>
      </w:r>
      <w:r w:rsidR="0063564A">
        <w:t xml:space="preserve"> </w:t>
      </w:r>
      <w:r w:rsidRPr="009A7409">
        <w:t>reverse</w:t>
      </w:r>
      <w:r w:rsidR="00531DFE">
        <w:t>:</w:t>
      </w:r>
      <w:r w:rsidR="0063564A" w:rsidRPr="0063564A">
        <w:t xml:space="preserve"> </w:t>
      </w:r>
      <w:r w:rsidR="0063564A">
        <w:t xml:space="preserve">TCCTCTACATTCACCATCATCAC; </w:t>
      </w:r>
      <w:r w:rsidRPr="009A7409">
        <w:t>Hprt forward:</w:t>
      </w:r>
      <w:r w:rsidR="0063564A">
        <w:t xml:space="preserve"> </w:t>
      </w:r>
      <w:r w:rsidRPr="009A7409">
        <w:t>ACAGGCCAGACTTTGTTGGAT; Hprt reverse: ACTTGCGCTCATCTTAGGCT</w:t>
      </w:r>
      <w:r w:rsidR="00722C80">
        <w:t xml:space="preserve">; COX-2 forward: </w:t>
      </w:r>
      <w:r w:rsidR="00D0616D" w:rsidRPr="00D0616D">
        <w:t>TTCAACACACTCTATCACTGGC</w:t>
      </w:r>
      <w:r w:rsidR="00D0616D">
        <w:t xml:space="preserve">; COX-2 reverse: </w:t>
      </w:r>
      <w:r w:rsidR="00D0616D" w:rsidRPr="00D0616D">
        <w:t>AGAAGCGTTTGCGGTACTCAT</w:t>
      </w:r>
      <w:r w:rsidRPr="009A7409">
        <w:t xml:space="preserve"> Quantitative real-time </w:t>
      </w:r>
      <w:r w:rsidR="0063564A">
        <w:t>q</w:t>
      </w:r>
      <w:r w:rsidR="00AA705F">
        <w:t xml:space="preserve">uantitative </w:t>
      </w:r>
      <w:r w:rsidRPr="009A7409">
        <w:t xml:space="preserve">PCR was performed on a LightCycler 480 System using </w:t>
      </w:r>
      <w:r w:rsidR="0063564A">
        <w:t>Sensifast SybrGreen mix</w:t>
      </w:r>
      <w:r w:rsidR="0063564A" w:rsidRPr="009A7409">
        <w:t xml:space="preserve"> </w:t>
      </w:r>
      <w:r w:rsidRPr="009A7409">
        <w:t>(</w:t>
      </w:r>
      <w:r w:rsidR="0063564A">
        <w:t>Bioline, London, UK</w:t>
      </w:r>
      <w:r w:rsidRPr="009A7409">
        <w:t xml:space="preserve">). Data were analyzed using the LinRegPCR </w:t>
      </w:r>
      <w:r w:rsidR="0063564A">
        <w:t>software</w:t>
      </w:r>
      <w:r w:rsidRPr="009A7409">
        <w:t xml:space="preserve"> (</w:t>
      </w:r>
      <w:r w:rsidR="0063564A">
        <w:t>v.2014.4</w:t>
      </w:r>
      <w:r w:rsidRPr="009A7409">
        <w:t xml:space="preserve">). </w:t>
      </w:r>
    </w:p>
    <w:p w14:paraId="544F2DE6" w14:textId="77777777" w:rsidR="00090BBA" w:rsidRDefault="00090BBA" w:rsidP="00780CF7">
      <w:pPr>
        <w:spacing w:after="0" w:line="480" w:lineRule="auto"/>
        <w:jc w:val="both"/>
        <w:rPr>
          <w:b/>
        </w:rPr>
      </w:pPr>
    </w:p>
    <w:p w14:paraId="7CA0B435" w14:textId="77777777" w:rsidR="006F54C2" w:rsidRPr="007A0394" w:rsidRDefault="006F54C2" w:rsidP="00780CF7">
      <w:pPr>
        <w:spacing w:after="0" w:line="480" w:lineRule="auto"/>
        <w:jc w:val="both"/>
        <w:rPr>
          <w:b/>
        </w:rPr>
      </w:pPr>
      <w:r w:rsidRPr="007A0394">
        <w:rPr>
          <w:b/>
        </w:rPr>
        <w:t>Statistical Analysis</w:t>
      </w:r>
    </w:p>
    <w:p w14:paraId="3C2E456C" w14:textId="77777777" w:rsidR="00117A17" w:rsidRDefault="009843F3" w:rsidP="00780CF7">
      <w:pPr>
        <w:spacing w:after="0" w:line="480" w:lineRule="auto"/>
        <w:jc w:val="both"/>
      </w:pPr>
      <w:r>
        <w:t>Results are expressed as mean</w:t>
      </w:r>
      <w:r w:rsidR="009A7409" w:rsidRPr="009A7409">
        <w:t xml:space="preserve"> ± SE</w:t>
      </w:r>
      <w:r>
        <w:t xml:space="preserve">M </w:t>
      </w:r>
      <w:r w:rsidR="009A7409" w:rsidRPr="009A7409">
        <w:t xml:space="preserve">. </w:t>
      </w:r>
      <w:r>
        <w:t xml:space="preserve">Data </w:t>
      </w:r>
      <w:r w:rsidR="00DF5569">
        <w:t>were</w:t>
      </w:r>
      <w:r>
        <w:t xml:space="preserve"> </w:t>
      </w:r>
      <w:r w:rsidR="00DF5569">
        <w:t>analyzed</w:t>
      </w:r>
      <w:r>
        <w:t xml:space="preserve"> by either </w:t>
      </w:r>
      <w:r w:rsidR="00E91138">
        <w:t>t</w:t>
      </w:r>
      <w:r>
        <w:t xml:space="preserve">wo-way ANOVA or Mann-Whitney U-test. </w:t>
      </w:r>
      <w:r w:rsidR="009A7409" w:rsidRPr="009A7409">
        <w:t xml:space="preserve"> </w:t>
      </w:r>
      <w:r>
        <w:t>Experimental groups consist</w:t>
      </w:r>
      <w:r w:rsidR="00AA705F">
        <w:t>ed</w:t>
      </w:r>
      <w:r>
        <w:t xml:space="preserve"> of </w:t>
      </w:r>
      <w:r w:rsidR="00653922">
        <w:t>6</w:t>
      </w:r>
      <w:r w:rsidR="004C2C0A">
        <w:t>-8</w:t>
      </w:r>
      <w:r>
        <w:t xml:space="preserve"> mice. </w:t>
      </w:r>
      <w:r w:rsidR="009A7409" w:rsidRPr="009A7409">
        <w:t>P ≤ 0.05 w</w:t>
      </w:r>
      <w:r w:rsidR="004C2C0A">
        <w:t>as</w:t>
      </w:r>
      <w:r w:rsidR="009A7409" w:rsidRPr="009A7409">
        <w:t xml:space="preserve"> considered statistically significant.</w:t>
      </w:r>
      <w:r w:rsidR="004C2C0A" w:rsidRPr="004C2C0A">
        <w:t xml:space="preserve"> </w:t>
      </w:r>
      <w:r w:rsidR="004C2C0A" w:rsidRPr="009A7409">
        <w:t xml:space="preserve">All statistical analyses were </w:t>
      </w:r>
      <w:r w:rsidR="004C2C0A">
        <w:t>performed using GraphPad Prism 7.</w:t>
      </w:r>
    </w:p>
    <w:p w14:paraId="562A16ED" w14:textId="77777777" w:rsidR="006F54C2" w:rsidRDefault="006F54C2" w:rsidP="00047EFB">
      <w:pPr>
        <w:spacing w:after="0" w:line="480" w:lineRule="auto"/>
      </w:pPr>
      <w:r>
        <w:br w:type="page"/>
      </w:r>
      <w:r w:rsidRPr="007A0394">
        <w:rPr>
          <w:b/>
          <w:u w:val="single"/>
        </w:rPr>
        <w:lastRenderedPageBreak/>
        <w:t>Results</w:t>
      </w:r>
      <w:r w:rsidR="00E62305">
        <w:t xml:space="preserve"> </w:t>
      </w:r>
    </w:p>
    <w:p w14:paraId="27BE6202" w14:textId="77777777" w:rsidR="00221B4E" w:rsidRDefault="00221B4E" w:rsidP="00047EFB">
      <w:pPr>
        <w:spacing w:after="0" w:line="480" w:lineRule="auto"/>
      </w:pPr>
    </w:p>
    <w:p w14:paraId="4DC2AD62" w14:textId="270D32D1" w:rsidR="00973703" w:rsidRPr="00852788" w:rsidRDefault="006969BB" w:rsidP="00047EFB">
      <w:pPr>
        <w:spacing w:after="0" w:line="480" w:lineRule="auto"/>
        <w:jc w:val="both"/>
        <w:rPr>
          <w:b/>
        </w:rPr>
      </w:pPr>
      <w:r w:rsidRPr="002155E8">
        <w:rPr>
          <w:b/>
          <w:i/>
        </w:rPr>
        <w:t>Kng1</w:t>
      </w:r>
      <w:r w:rsidRPr="00852788">
        <w:rPr>
          <w:b/>
        </w:rPr>
        <w:t xml:space="preserve"> </w:t>
      </w:r>
      <w:r w:rsidR="00DF2163">
        <w:rPr>
          <w:b/>
        </w:rPr>
        <w:t>KO</w:t>
      </w:r>
      <w:r w:rsidRPr="00852788">
        <w:rPr>
          <w:b/>
        </w:rPr>
        <w:t xml:space="preserve"> mice show attenuated</w:t>
      </w:r>
      <w:r w:rsidR="00973703" w:rsidRPr="00852788">
        <w:rPr>
          <w:b/>
        </w:rPr>
        <w:t xml:space="preserve"> </w:t>
      </w:r>
      <w:r w:rsidR="007C1CFC">
        <w:rPr>
          <w:b/>
        </w:rPr>
        <w:t>AHR</w:t>
      </w:r>
      <w:r w:rsidR="00F964B7" w:rsidRPr="00852788">
        <w:rPr>
          <w:b/>
        </w:rPr>
        <w:t xml:space="preserve"> following HDM challenge</w:t>
      </w:r>
      <w:r w:rsidR="0086408C" w:rsidRPr="00852788">
        <w:rPr>
          <w:b/>
        </w:rPr>
        <w:t xml:space="preserve"> with </w:t>
      </w:r>
      <w:r w:rsidR="00EC24ED">
        <w:rPr>
          <w:b/>
        </w:rPr>
        <w:t>unaltered</w:t>
      </w:r>
      <w:r w:rsidR="0086408C" w:rsidRPr="00852788">
        <w:rPr>
          <w:b/>
        </w:rPr>
        <w:t xml:space="preserve"> leukocyte</w:t>
      </w:r>
      <w:r w:rsidRPr="00852788">
        <w:rPr>
          <w:b/>
        </w:rPr>
        <w:t xml:space="preserve"> influx in</w:t>
      </w:r>
      <w:r w:rsidR="00EC24ED">
        <w:rPr>
          <w:b/>
        </w:rPr>
        <w:t>to</w:t>
      </w:r>
      <w:r w:rsidRPr="00852788">
        <w:rPr>
          <w:b/>
        </w:rPr>
        <w:t xml:space="preserve"> the </w:t>
      </w:r>
      <w:r w:rsidR="00675812">
        <w:rPr>
          <w:b/>
        </w:rPr>
        <w:t>airways</w:t>
      </w:r>
    </w:p>
    <w:p w14:paraId="40826D75" w14:textId="665886B9" w:rsidR="00973703" w:rsidRDefault="00BA5B2A" w:rsidP="00047EFB">
      <w:pPr>
        <w:spacing w:after="0" w:line="480" w:lineRule="auto"/>
        <w:jc w:val="both"/>
      </w:pPr>
      <w:r>
        <w:t xml:space="preserve">To study </w:t>
      </w:r>
      <w:r w:rsidR="00EC24ED">
        <w:t>whether</w:t>
      </w:r>
      <w:r>
        <w:t xml:space="preserve"> kininogen de</w:t>
      </w:r>
      <w:r w:rsidR="00AC5221">
        <w:t>ficiency</w:t>
      </w:r>
      <w:r>
        <w:t xml:space="preserve"> influences hallmark features of asthma, allergic airway inflammation was induced by repetitive intranasal administration of HDM </w:t>
      </w:r>
      <w:r w:rsidR="00EC24ED">
        <w:t xml:space="preserve">in </w:t>
      </w:r>
      <w:r w:rsidR="0078731B" w:rsidRPr="002155E8">
        <w:rPr>
          <w:i/>
        </w:rPr>
        <w:t>K</w:t>
      </w:r>
      <w:r w:rsidR="00852788" w:rsidRPr="002155E8">
        <w:rPr>
          <w:i/>
        </w:rPr>
        <w:t>ng1</w:t>
      </w:r>
      <w:r w:rsidR="00852788">
        <w:t xml:space="preserve"> KO </w:t>
      </w:r>
      <w:r w:rsidR="00EC24ED">
        <w:t xml:space="preserve">and WT </w:t>
      </w:r>
      <w:r w:rsidR="00852788">
        <w:t>mice</w:t>
      </w:r>
      <w:r w:rsidR="0078731B">
        <w:t xml:space="preserve"> </w:t>
      </w:r>
      <w:r w:rsidR="00EC24ED">
        <w:t>(Fig. 1A). As expected</w:t>
      </w:r>
      <w:r w:rsidR="002155E8">
        <w:t>,</w:t>
      </w:r>
      <w:r w:rsidR="00EC24ED">
        <w:t xml:space="preserve"> p</w:t>
      </w:r>
      <w:r w:rsidR="0078731B">
        <w:t xml:space="preserve">lasma HK </w:t>
      </w:r>
      <w:r w:rsidR="00895FE0">
        <w:t>was</w:t>
      </w:r>
      <w:r w:rsidR="0078731B">
        <w:t xml:space="preserve"> completely absent </w:t>
      </w:r>
      <w:r w:rsidR="00EC24ED">
        <w:t xml:space="preserve">in </w:t>
      </w:r>
      <w:r w:rsidR="00EC24ED" w:rsidRPr="002155E8">
        <w:rPr>
          <w:i/>
        </w:rPr>
        <w:t>Kng1</w:t>
      </w:r>
      <w:r w:rsidR="00EC24ED">
        <w:t xml:space="preserve"> KO mice </w:t>
      </w:r>
      <w:r w:rsidR="0078731B">
        <w:t>(Fig</w:t>
      </w:r>
      <w:r w:rsidR="002D5ECF">
        <w:t>. 1D</w:t>
      </w:r>
      <w:r w:rsidR="0078731B">
        <w:t>).</w:t>
      </w:r>
      <w:r w:rsidR="00A65D60">
        <w:t xml:space="preserve"> HDM challenge </w:t>
      </w:r>
      <w:r w:rsidR="00EC24ED">
        <w:t xml:space="preserve">did not change </w:t>
      </w:r>
      <w:r w:rsidR="00A65D60">
        <w:t>plasma HK levels</w:t>
      </w:r>
      <w:r w:rsidR="00EC24ED">
        <w:t xml:space="preserve"> in WT mice, whereas </w:t>
      </w:r>
      <w:r w:rsidR="00A65D60">
        <w:t xml:space="preserve">HK </w:t>
      </w:r>
      <w:r w:rsidR="00EC24ED">
        <w:t>could not be detected in BAL fluid</w:t>
      </w:r>
      <w:r w:rsidR="00A65D60">
        <w:t xml:space="preserve"> (data not shown). </w:t>
      </w:r>
      <w:r w:rsidR="00860E57">
        <w:t xml:space="preserve">Baseline PenH values were similar in </w:t>
      </w:r>
      <w:r w:rsidR="000F663C" w:rsidRPr="002155E8">
        <w:rPr>
          <w:i/>
        </w:rPr>
        <w:t>Kng1</w:t>
      </w:r>
      <w:r w:rsidR="000F663C">
        <w:t xml:space="preserve"> KO and WT </w:t>
      </w:r>
      <w:r w:rsidR="00860E57">
        <w:t>mice</w:t>
      </w:r>
      <w:r w:rsidR="000F663C">
        <w:t>.  After HDM challenge, met</w:t>
      </w:r>
      <w:r w:rsidR="00E97D7A">
        <w:t>h</w:t>
      </w:r>
      <w:r w:rsidR="000F663C">
        <w:t xml:space="preserve">acholine induced AHR </w:t>
      </w:r>
      <w:r w:rsidR="00860E57">
        <w:t xml:space="preserve">was reduced </w:t>
      </w:r>
      <w:r w:rsidR="000F663C">
        <w:t>in</w:t>
      </w:r>
      <w:r>
        <w:t xml:space="preserve"> </w:t>
      </w:r>
      <w:r w:rsidRPr="002155E8">
        <w:rPr>
          <w:i/>
        </w:rPr>
        <w:t>Kng1</w:t>
      </w:r>
      <w:r>
        <w:t xml:space="preserve"> KO mice </w:t>
      </w:r>
      <w:r w:rsidR="00860E57">
        <w:t>relative to WT mice (</w:t>
      </w:r>
      <w:r w:rsidR="00D35785">
        <w:t>Fig</w:t>
      </w:r>
      <w:r w:rsidR="00860E57">
        <w:t>.</w:t>
      </w:r>
      <w:r w:rsidR="00852788">
        <w:t xml:space="preserve"> 1</w:t>
      </w:r>
      <w:r w:rsidR="007C1CFC">
        <w:t>B</w:t>
      </w:r>
      <w:r w:rsidR="00852788">
        <w:t>).</w:t>
      </w:r>
      <w:r w:rsidR="00255785">
        <w:t xml:space="preserve"> </w:t>
      </w:r>
      <w:r w:rsidR="00860E57">
        <w:t>Strikingly</w:t>
      </w:r>
      <w:r w:rsidR="0037197D">
        <w:t xml:space="preserve">, </w:t>
      </w:r>
      <w:r w:rsidR="00D0616D">
        <w:t xml:space="preserve">Penh values </w:t>
      </w:r>
      <w:r w:rsidR="00860E57">
        <w:t xml:space="preserve">did not differ between </w:t>
      </w:r>
      <w:r w:rsidR="0037197D">
        <w:t xml:space="preserve">HDM </w:t>
      </w:r>
      <w:r w:rsidR="00860E57">
        <w:t xml:space="preserve">and saline </w:t>
      </w:r>
      <w:r w:rsidR="0037197D">
        <w:t xml:space="preserve">challenged </w:t>
      </w:r>
      <w:r w:rsidR="00255785" w:rsidRPr="0096021B">
        <w:rPr>
          <w:i/>
        </w:rPr>
        <w:t>Kng1</w:t>
      </w:r>
      <w:r w:rsidR="00255785">
        <w:t xml:space="preserve"> KO mice, indicating that</w:t>
      </w:r>
      <w:r w:rsidR="008C1049">
        <w:t xml:space="preserve"> </w:t>
      </w:r>
      <w:r w:rsidR="00D0616D">
        <w:t xml:space="preserve">the </w:t>
      </w:r>
      <w:r w:rsidR="00255785">
        <w:t xml:space="preserve">HDM induced </w:t>
      </w:r>
      <w:r w:rsidR="00D0616D">
        <w:t xml:space="preserve">airway response </w:t>
      </w:r>
      <w:r w:rsidR="00895FE0">
        <w:t>was</w:t>
      </w:r>
      <w:r w:rsidR="00255785">
        <w:t xml:space="preserve"> completely abrogated</w:t>
      </w:r>
      <w:r w:rsidR="00860E57">
        <w:t xml:space="preserve"> in kininogen deficient animals</w:t>
      </w:r>
      <w:r w:rsidR="00255785">
        <w:t>.</w:t>
      </w:r>
      <w:r w:rsidR="0037197D">
        <w:t xml:space="preserve"> Next, we examined the </w:t>
      </w:r>
      <w:r w:rsidR="00860E57">
        <w:t xml:space="preserve">extent and character of </w:t>
      </w:r>
      <w:r w:rsidR="0037197D">
        <w:t xml:space="preserve">allergic lung inflammation. </w:t>
      </w:r>
      <w:r w:rsidR="00255785">
        <w:t xml:space="preserve">HDM challenge </w:t>
      </w:r>
      <w:r w:rsidR="007C1CFC">
        <w:t xml:space="preserve">resulted in </w:t>
      </w:r>
      <w:r w:rsidR="0037197D">
        <w:t>a</w:t>
      </w:r>
      <w:r w:rsidR="00393CE9">
        <w:t>n equally</w:t>
      </w:r>
      <w:r w:rsidR="0037197D">
        <w:t xml:space="preserve"> </w:t>
      </w:r>
      <w:r w:rsidR="00860E57">
        <w:t>strong</w:t>
      </w:r>
      <w:r w:rsidR="0037197D">
        <w:t xml:space="preserve"> influx of leukocytes</w:t>
      </w:r>
      <w:r w:rsidR="007C1CFC">
        <w:t xml:space="preserve"> in</w:t>
      </w:r>
      <w:r w:rsidR="00860E57">
        <w:t>to</w:t>
      </w:r>
      <w:r w:rsidR="007C1CFC">
        <w:t xml:space="preserve"> </w:t>
      </w:r>
      <w:r w:rsidR="00A21611">
        <w:t>BAL</w:t>
      </w:r>
      <w:r w:rsidR="00860E57">
        <w:t xml:space="preserve"> fluid</w:t>
      </w:r>
      <w:r w:rsidR="007C1CFC">
        <w:t xml:space="preserve"> </w:t>
      </w:r>
      <w:r w:rsidR="0037197D">
        <w:t>from</w:t>
      </w:r>
      <w:r w:rsidR="007C1CFC">
        <w:t xml:space="preserve"> </w:t>
      </w:r>
      <w:r w:rsidR="00860E57" w:rsidRPr="0096021B">
        <w:rPr>
          <w:i/>
        </w:rPr>
        <w:t>K</w:t>
      </w:r>
      <w:r w:rsidR="007C1CFC" w:rsidRPr="0096021B">
        <w:rPr>
          <w:i/>
        </w:rPr>
        <w:t>ng1</w:t>
      </w:r>
      <w:r w:rsidR="007C1CFC">
        <w:t xml:space="preserve"> KO and </w:t>
      </w:r>
      <w:r w:rsidR="009D2EEC">
        <w:t xml:space="preserve">WT </w:t>
      </w:r>
      <w:r w:rsidR="00860E57">
        <w:t>mice</w:t>
      </w:r>
      <w:r w:rsidR="00393CE9">
        <w:t xml:space="preserve"> (</w:t>
      </w:r>
      <w:r w:rsidR="00B40881">
        <w:t>Fig</w:t>
      </w:r>
      <w:r w:rsidR="00393CE9">
        <w:t>.</w:t>
      </w:r>
      <w:r w:rsidR="00B40881">
        <w:t xml:space="preserve"> 1C</w:t>
      </w:r>
      <w:r w:rsidR="00255785">
        <w:t>)</w:t>
      </w:r>
      <w:r w:rsidR="00D72CEE">
        <w:t>.</w:t>
      </w:r>
      <w:r w:rsidR="00DA316A">
        <w:t xml:space="preserve"> As expected, </w:t>
      </w:r>
      <w:r w:rsidR="00393CE9">
        <w:t xml:space="preserve">leukocytes recruited to the bronchoalveolar space predominantly consisted of </w:t>
      </w:r>
      <w:r w:rsidR="00DA316A">
        <w:t>eosinophils</w:t>
      </w:r>
      <w:r w:rsidR="00393CE9">
        <w:t xml:space="preserve"> and to a lesser extent neutrophils; the percentage of eosinophils and neutrophils in BAL fluid did not differ between </w:t>
      </w:r>
      <w:r w:rsidR="00393CE9" w:rsidRPr="00937B79">
        <w:rPr>
          <w:i/>
        </w:rPr>
        <w:t>Kng1</w:t>
      </w:r>
      <w:r w:rsidR="00393CE9">
        <w:t xml:space="preserve"> KO and WT mice (Fig. 1</w:t>
      </w:r>
      <w:r w:rsidR="002D5ECF">
        <w:t>E,F</w:t>
      </w:r>
      <w:r w:rsidR="00393CE9">
        <w:t xml:space="preserve">). </w:t>
      </w:r>
      <w:r w:rsidR="00C76689">
        <w:t xml:space="preserve">In accordance with the lack of an effect on eosinophil </w:t>
      </w:r>
      <w:r w:rsidR="009923E1">
        <w:t>in</w:t>
      </w:r>
      <w:r w:rsidR="00C76689">
        <w:t>flux</w:t>
      </w:r>
      <w:r w:rsidR="00E97D7A">
        <w:t>,</w:t>
      </w:r>
      <w:r w:rsidR="00C76689">
        <w:t xml:space="preserve"> kininogen deficiency did not affect the concentrations of CCL11, an important chemoatt</w:t>
      </w:r>
      <w:r w:rsidR="00E97D7A">
        <w:t>r</w:t>
      </w:r>
      <w:r w:rsidR="00C76689">
        <w:t>actant for eosinophils, in BAL fluid (Fig</w:t>
      </w:r>
      <w:r w:rsidR="002D5ECF">
        <w:t>. 2C</w:t>
      </w:r>
      <w:r w:rsidR="00C76689">
        <w:t xml:space="preserve">). </w:t>
      </w:r>
      <w:r w:rsidR="00B40881">
        <w:t>Th</w:t>
      </w:r>
      <w:r w:rsidR="00393CE9">
        <w:t>ese changes</w:t>
      </w:r>
      <w:r w:rsidR="00B40881">
        <w:t xml:space="preserve"> w</w:t>
      </w:r>
      <w:r w:rsidR="00393CE9">
        <w:t>ere</w:t>
      </w:r>
      <w:r w:rsidR="009D2EEC">
        <w:t xml:space="preserve"> accompanied by a </w:t>
      </w:r>
      <w:r w:rsidR="00393CE9">
        <w:t xml:space="preserve">similar </w:t>
      </w:r>
      <w:r w:rsidR="009D2EEC">
        <w:t>decrease in the pro</w:t>
      </w:r>
      <w:r w:rsidR="00B40881">
        <w:t xml:space="preserve">portion of alveolar macrophages </w:t>
      </w:r>
      <w:r w:rsidR="00393CE9">
        <w:t xml:space="preserve">in BAL fluid from </w:t>
      </w:r>
      <w:r w:rsidR="00393CE9" w:rsidRPr="00937B79">
        <w:rPr>
          <w:i/>
        </w:rPr>
        <w:t>Kng1</w:t>
      </w:r>
      <w:r w:rsidR="00393CE9">
        <w:t xml:space="preserve"> KO and WT mice </w:t>
      </w:r>
      <w:r w:rsidR="00B40881">
        <w:t>(Fig</w:t>
      </w:r>
      <w:r w:rsidR="00393CE9">
        <w:t>.</w:t>
      </w:r>
      <w:r w:rsidR="00B40881">
        <w:t xml:space="preserve"> 1</w:t>
      </w:r>
      <w:r w:rsidR="002D5ECF">
        <w:t>G</w:t>
      </w:r>
      <w:r w:rsidR="00B40881">
        <w:t>).</w:t>
      </w:r>
      <w:r w:rsidR="009D2EEC">
        <w:t xml:space="preserve"> </w:t>
      </w:r>
      <w:r w:rsidR="00243BD4">
        <w:t>In HDM induce</w:t>
      </w:r>
      <w:r w:rsidR="00393CE9">
        <w:t>d</w:t>
      </w:r>
      <w:r w:rsidR="00243BD4">
        <w:t xml:space="preserve"> asthma models T</w:t>
      </w:r>
      <w:r w:rsidR="00393CE9">
        <w:t xml:space="preserve"> </w:t>
      </w:r>
      <w:r w:rsidR="00243BD4">
        <w:t>h</w:t>
      </w:r>
      <w:r w:rsidR="00393CE9">
        <w:t xml:space="preserve">elper (Th) </w:t>
      </w:r>
      <w:r w:rsidR="00243BD4">
        <w:t>2 cells play a pivotal role in orchestrating pulmonary allergic inflammation</w:t>
      </w:r>
      <w:r w:rsidR="00B4039B">
        <w:fldChar w:fldCharType="begin"/>
      </w:r>
      <w:r w:rsidR="00884678">
        <w:instrText xml:space="preserve"> ADDIN EN.CITE &lt;EndNote&gt;&lt;Cite&gt;&lt;Author&gt;Lambrecht&lt;/Author&gt;&lt;Year&gt;2015&lt;/Year&gt;&lt;RecNum&gt;37&lt;/RecNum&gt;&lt;DisplayText&gt;(30)&lt;/DisplayText&gt;&lt;record&gt;&lt;rec-number&gt;37&lt;/rec-number&gt;&lt;foreign-keys&gt;&lt;key app="EN" db-id="29xxveat4svvrherza8xw52trd99vsd9rttd" timestamp="1512402548"&gt;37&lt;/key&gt;&lt;/foreign-keys&gt;&lt;ref-type name="Journal Article"&gt;17&lt;/ref-type&gt;&lt;contributors&gt;&lt;authors&gt;&lt;author&gt;Lambrecht, B. N.&lt;/author&gt;&lt;author&gt;Hammad, H.&lt;/author&gt;&lt;/authors&gt;&lt;/contributors&gt;&lt;auth-address&gt;1] VIB Inflammation Research Center, Ghent University, Ghent, Belgium. [2] Department of Respiratory Medicine, University Hospital Ghent, Ghent, Belgium. [3] Department of Pulmonary Medicine, Erasmus MC, Rotterdam, the Netherlands.&amp;#xD;1] VIB Inflammation Research Center, Ghent University, Ghent, Belgium. [2] Department of Respiratory Medicine, University Hospital Ghent, Ghent, Belgium.&lt;/auth-address&gt;&lt;titles&gt;&lt;title&gt;The immunology of asthma&lt;/title&gt;&lt;secondary-title&gt;Nat Immunol&lt;/secondary-title&gt;&lt;/titles&gt;&lt;periodical&gt;&lt;full-title&gt;Nat Immunol&lt;/full-title&gt;&lt;/periodical&gt;&lt;pages&gt;45-56&lt;/pages&gt;&lt;volume&gt;16&lt;/volume&gt;&lt;number&gt;1&lt;/number&gt;&lt;keywords&gt;&lt;keyword&gt;Animals&lt;/keyword&gt;&lt;keyword&gt;Asthma/drug therapy/*immunology&lt;/keyword&gt;&lt;keyword&gt;Clinical Trials as Topic&lt;/keyword&gt;&lt;keyword&gt;Disease Models, Animal&lt;/keyword&gt;&lt;keyword&gt;Eosinophils/cytology/immunology&lt;/keyword&gt;&lt;keyword&gt;Humans&lt;/keyword&gt;&lt;keyword&gt;Th17 Cells/cytology/immunology&lt;/keyword&gt;&lt;keyword&gt;Th2 Cells/immunology&lt;/keyword&gt;&lt;/keywords&gt;&lt;dates&gt;&lt;year&gt;2015&lt;/year&gt;&lt;pub-dates&gt;&lt;date&gt;Jan&lt;/date&gt;&lt;/pub-dates&gt;&lt;/dates&gt;&lt;isbn&gt;1529-2916 (Electronic)&amp;#xD;1529-2908 (Linking)&lt;/isbn&gt;&lt;accession-num&gt;25521684&lt;/accession-num&gt;&lt;urls&gt;&lt;related-urls&gt;&lt;url&gt;https://www.ncbi.nlm.nih.gov/pubmed/25521684&lt;/url&gt;&lt;/related-urls&gt;&lt;/urls&gt;&lt;electronic-resource-num&gt;10.1038/ni.3049&lt;/electronic-resource-num&gt;&lt;/record&gt;&lt;/Cite&gt;&lt;/EndNote&gt;</w:instrText>
      </w:r>
      <w:r w:rsidR="00B4039B">
        <w:fldChar w:fldCharType="separate"/>
      </w:r>
      <w:r w:rsidR="00884678">
        <w:rPr>
          <w:noProof/>
        </w:rPr>
        <w:t>(30)</w:t>
      </w:r>
      <w:r w:rsidR="00B4039B">
        <w:fldChar w:fldCharType="end"/>
      </w:r>
      <w:r w:rsidR="00243BD4">
        <w:t xml:space="preserve">. We determined </w:t>
      </w:r>
      <w:r w:rsidR="00DA316A">
        <w:t>Th2 cells</w:t>
      </w:r>
      <w:r w:rsidR="009D2EEC">
        <w:t xml:space="preserve"> </w:t>
      </w:r>
      <w:r w:rsidR="00E06130">
        <w:t xml:space="preserve">in the lungs </w:t>
      </w:r>
      <w:r w:rsidR="00DE4241">
        <w:t>by intracellular staining of the transcription factor GATA3 in CD4</w:t>
      </w:r>
      <w:r w:rsidR="00056C42">
        <w:t>+</w:t>
      </w:r>
      <w:r w:rsidR="00FE65AF">
        <w:t xml:space="preserve"> lymphocytes</w:t>
      </w:r>
      <w:r w:rsidR="00C8092C">
        <w:fldChar w:fldCharType="begin">
          <w:fldData xml:space="preserve">PEVuZE5vdGU+PENpdGU+PEF1dGhvcj5aaGVuZzwvQXV0aG9yPjxZZWFyPjE5OTc8L1llYXI+PFJl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</w:fldData>
        </w:fldChar>
      </w:r>
      <w:r w:rsidR="00884678">
        <w:instrText xml:space="preserve"> ADDIN EN.CITE </w:instrText>
      </w:r>
      <w:r w:rsidR="00884678">
        <w:fldChar w:fldCharType="begin">
          <w:fldData xml:space="preserve">PEVuZE5vdGU+PENpdGU+PEF1dGhvcj5aaGVuZzwvQXV0aG9yPjxZZWFyPjE5OTc8L1llYXI+PFJl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</w:fldData>
        </w:fldChar>
      </w:r>
      <w:r w:rsidR="00884678">
        <w:instrText xml:space="preserve"> ADDIN EN.CITE.DATA </w:instrText>
      </w:r>
      <w:r w:rsidR="00884678">
        <w:fldChar w:fldCharType="end"/>
      </w:r>
      <w:r w:rsidR="00C8092C">
        <w:fldChar w:fldCharType="separate"/>
      </w:r>
      <w:r w:rsidR="00884678">
        <w:rPr>
          <w:noProof/>
        </w:rPr>
        <w:t>(49)</w:t>
      </w:r>
      <w:r w:rsidR="00C8092C">
        <w:fldChar w:fldCharType="end"/>
      </w:r>
      <w:r w:rsidR="00F9015D">
        <w:t xml:space="preserve"> and in addition assessed the activation status of CD4+ T cells by measuring CD69 expression</w:t>
      </w:r>
      <w:r w:rsidR="00C8092C">
        <w:fldChar w:fldCharType="begin"/>
      </w:r>
      <w:r w:rsidR="00884678">
        <w:instrText xml:space="preserve"> ADDIN EN.CITE &lt;EndNote&gt;&lt;Cite&gt;&lt;Author&gt;Kimura&lt;/Author&gt;&lt;Year&gt;2017&lt;/Year&gt;&lt;RecNum&gt;39&lt;/RecNum&gt;&lt;DisplayText&gt;(29)&lt;/DisplayText&gt;&lt;record&gt;&lt;rec-number&gt;39&lt;/rec-number&gt;&lt;foreign-keys&gt;&lt;key app="EN" db-id="29xxveat4svvrherza8xw52trd99vsd9rttd" timestamp="1512403474"&gt;39&lt;/key&gt;&lt;/foreign-keys&gt;&lt;ref-type name="Journal Article"&gt;17&lt;/ref-type&gt;&lt;contributors&gt;&lt;authors&gt;&lt;author&gt;Kimura, M. Y.&lt;/author&gt;&lt;author&gt;Hayashizaki, K.&lt;/author&gt;&lt;author&gt;Tokoyoda, K.&lt;/author&gt;&lt;author&gt;Takamura, S.&lt;/author&gt;&lt;author&gt;Motohashi, S.&lt;/author&gt;&lt;author&gt;Nakayama, T.&lt;/author&gt;&lt;/authors&gt;&lt;/contributors&gt;&lt;auth-address&gt;Department of Immunology, Graduate School of Medicine, Chiba University, Chiba, Japan.&amp;#xD;Department of Osteoimmunology, German Rheumatism Research Centre (DRFZ) Berlin, Berlin, Germany.&amp;#xD;Department of Immunology, Kindai University Faculty of Medicine, Osaka, Japan.&amp;#xD;Department of Medical Immunology Graduate School of Medicine, Chiba University, Chiba, Japan.&lt;/auth-address&gt;&lt;titles&gt;&lt;title&gt;Crucial role for CD69 in allergic inflammatory responses: CD69-Myl9 system in the pathogenesis of airway inflammation&lt;/title&gt;&lt;secondary-title&gt;Immunol Rev&lt;/secondary-title&gt;&lt;/titles&gt;&lt;periodical&gt;&lt;full-title&gt;Immunol Rev&lt;/full-title&gt;&lt;/periodical&gt;&lt;pages&gt;87-100&lt;/pages&gt;&lt;volume&gt;278&lt;/volume&gt;&lt;number&gt;1&lt;/number&gt;&lt;keywords&gt;&lt;keyword&gt;Cd69&lt;/keyword&gt;&lt;keyword&gt;CD69-Myl9 system&lt;/keyword&gt;&lt;keyword&gt;Myl9&lt;/keyword&gt;&lt;keyword&gt;allergy&lt;/keyword&gt;&lt;keyword&gt;inflammation&lt;/keyword&gt;&lt;keyword&gt;platelets&lt;/keyword&gt;&lt;/keywords&gt;&lt;dates&gt;&lt;year&gt;2017&lt;/year&gt;&lt;pub-dates&gt;&lt;date&gt;Jul&lt;/date&gt;&lt;/pub-dates&gt;&lt;/dates&gt;&lt;isbn&gt;1600-065X (Electronic)&amp;#xD;0105-2896 (Linking)&lt;/isbn&gt;&lt;accession-num&gt;28658550&lt;/accession-num&gt;&lt;urls&gt;&lt;related-urls&gt;&lt;url&gt;https://www.ncbi.nlm.nih.gov/pubmed/28658550&lt;/url&gt;&lt;/related-urls&gt;&lt;/urls&gt;&lt;electronic-resource-num&gt;10.1111/imr.12559&lt;/electronic-resource-num&gt;&lt;/record&gt;&lt;/Cite&gt;&lt;/EndNote&gt;</w:instrText>
      </w:r>
      <w:r w:rsidR="00C8092C">
        <w:fldChar w:fldCharType="separate"/>
      </w:r>
      <w:r w:rsidR="00884678">
        <w:rPr>
          <w:noProof/>
        </w:rPr>
        <w:t>(29)</w:t>
      </w:r>
      <w:r w:rsidR="00C8092C">
        <w:fldChar w:fldCharType="end"/>
      </w:r>
      <w:r w:rsidR="00DE4241">
        <w:t xml:space="preserve">. </w:t>
      </w:r>
      <w:r w:rsidR="00DE4241" w:rsidRPr="00967ED2">
        <w:rPr>
          <w:i/>
        </w:rPr>
        <w:t>Kng1</w:t>
      </w:r>
      <w:r w:rsidR="00DE4241">
        <w:t xml:space="preserve"> </w:t>
      </w:r>
      <w:r w:rsidR="00FE65AF">
        <w:t xml:space="preserve">deficiency had no effect on the </w:t>
      </w:r>
      <w:r w:rsidR="00F9015D">
        <w:t xml:space="preserve">number of GATA3+ (Fig. </w:t>
      </w:r>
      <w:r w:rsidR="002D5ECF">
        <w:t>1H</w:t>
      </w:r>
      <w:r w:rsidR="00F9015D">
        <w:t>) or CD69+ CD4 T cells (Fig. 1</w:t>
      </w:r>
      <w:r w:rsidR="002D5ECF">
        <w:t>I</w:t>
      </w:r>
      <w:r w:rsidR="00F9015D">
        <w:t xml:space="preserve">) in lungs </w:t>
      </w:r>
      <w:r w:rsidR="001474C2">
        <w:t>following HDM challenge</w:t>
      </w:r>
      <w:r w:rsidR="00DE4241">
        <w:t>.</w:t>
      </w:r>
      <w:r w:rsidR="00C76689">
        <w:t xml:space="preserve"> These results suggest that kininogen </w:t>
      </w:r>
      <w:r w:rsidR="00C76689">
        <w:lastRenderedPageBreak/>
        <w:t xml:space="preserve">deficiency prevents </w:t>
      </w:r>
      <w:r w:rsidR="00D0616D">
        <w:t xml:space="preserve">the </w:t>
      </w:r>
      <w:r w:rsidR="00C76689">
        <w:t xml:space="preserve">HDM induced </w:t>
      </w:r>
      <w:r w:rsidR="00D0616D">
        <w:t xml:space="preserve">increase in Penh </w:t>
      </w:r>
      <w:r w:rsidR="00C76689">
        <w:t xml:space="preserve">without influencing the recruitment of eosinophils, neutrophils or Th2 lymphocytes to the lung compartment. </w:t>
      </w:r>
      <w:r w:rsidR="00D0616D" w:rsidRPr="007F38C5">
        <w:t>T</w:t>
      </w:r>
      <w:r w:rsidR="00D0616D" w:rsidRPr="007F38C5">
        <w:rPr>
          <w:rFonts w:eastAsia="Times New Roman"/>
        </w:rPr>
        <w:t xml:space="preserve">he cyclooxygenase pathway has been implicated in the effects of bradykinin on airway responsiveness. We therefore measured COX2 mRNA in the lung and PGE2 in BALF, but found no difference between </w:t>
      </w:r>
      <w:r w:rsidR="00D0616D" w:rsidRPr="007F38C5">
        <w:rPr>
          <w:i/>
        </w:rPr>
        <w:t>Kng1</w:t>
      </w:r>
      <w:r w:rsidR="00D0616D" w:rsidRPr="007F38C5">
        <w:t xml:space="preserve"> KO  and </w:t>
      </w:r>
      <w:r w:rsidR="00D0616D" w:rsidRPr="007F38C5">
        <w:rPr>
          <w:rFonts w:eastAsia="Times New Roman"/>
        </w:rPr>
        <w:t>WT after allergen challenge (data not shown).</w:t>
      </w:r>
      <w:r w:rsidR="00C76689">
        <w:t xml:space="preserve"> </w:t>
      </w:r>
    </w:p>
    <w:p w14:paraId="66ADE7B6" w14:textId="77777777" w:rsidR="00852788" w:rsidRDefault="00852788" w:rsidP="00047EFB">
      <w:pPr>
        <w:spacing w:after="0" w:line="480" w:lineRule="auto"/>
      </w:pPr>
    </w:p>
    <w:p w14:paraId="389F1286" w14:textId="77777777" w:rsidR="00973703" w:rsidRPr="001474C2" w:rsidRDefault="001474C2" w:rsidP="00047EFB">
      <w:pPr>
        <w:spacing w:after="0" w:line="480" w:lineRule="auto"/>
        <w:jc w:val="both"/>
        <w:rPr>
          <w:b/>
        </w:rPr>
      </w:pPr>
      <w:r w:rsidRPr="00967ED2">
        <w:rPr>
          <w:b/>
          <w:i/>
        </w:rPr>
        <w:t>Kng1</w:t>
      </w:r>
      <w:r w:rsidRPr="001474C2">
        <w:rPr>
          <w:b/>
        </w:rPr>
        <w:t xml:space="preserve"> KO </w:t>
      </w:r>
      <w:r w:rsidR="00C048CC" w:rsidRPr="001474C2">
        <w:rPr>
          <w:b/>
        </w:rPr>
        <w:t xml:space="preserve">mice </w:t>
      </w:r>
      <w:r w:rsidR="00DF2163">
        <w:rPr>
          <w:b/>
        </w:rPr>
        <w:t>display unaltered Th2 responses</w:t>
      </w:r>
      <w:r w:rsidR="00DF2163" w:rsidRPr="001474C2">
        <w:rPr>
          <w:b/>
        </w:rPr>
        <w:t xml:space="preserve"> </w:t>
      </w:r>
      <w:r w:rsidR="00C048CC" w:rsidRPr="001474C2">
        <w:rPr>
          <w:b/>
        </w:rPr>
        <w:t>following HDM challenge</w:t>
      </w:r>
    </w:p>
    <w:p w14:paraId="49967D9D" w14:textId="09C787E5" w:rsidR="00DF2163" w:rsidRDefault="0095174C" w:rsidP="00047EFB">
      <w:pPr>
        <w:spacing w:after="0" w:line="480" w:lineRule="auto"/>
        <w:jc w:val="both"/>
      </w:pPr>
      <w:r>
        <w:t xml:space="preserve">To obtain further insight into the influence of kininogen deficiency on Th2 responses we measured </w:t>
      </w:r>
      <w:r w:rsidR="00030F72">
        <w:t xml:space="preserve">Th2 cytokines </w:t>
      </w:r>
      <w:r w:rsidR="00E06130">
        <w:t xml:space="preserve">in </w:t>
      </w:r>
      <w:r w:rsidR="00A21611">
        <w:t>BAL</w:t>
      </w:r>
      <w:r w:rsidR="006B01EE">
        <w:t xml:space="preserve"> </w:t>
      </w:r>
      <w:r>
        <w:t xml:space="preserve">fluid </w:t>
      </w:r>
      <w:r w:rsidR="006B01EE">
        <w:t xml:space="preserve">and </w:t>
      </w:r>
      <w:r>
        <w:t xml:space="preserve">supernatants of </w:t>
      </w:r>
      <w:r w:rsidR="0063219B">
        <w:t>mLN</w:t>
      </w:r>
      <w:r w:rsidR="006B01EE">
        <w:t xml:space="preserve"> re</w:t>
      </w:r>
      <w:r w:rsidR="00C8092C">
        <w:t>-</w:t>
      </w:r>
      <w:r w:rsidR="006B01EE">
        <w:t xml:space="preserve">stimulated with HDM. </w:t>
      </w:r>
      <w:r w:rsidR="00A21611">
        <w:t>BAL</w:t>
      </w:r>
      <w:r w:rsidR="006B01EE">
        <w:t xml:space="preserve"> </w:t>
      </w:r>
      <w:r w:rsidR="0003210B">
        <w:t xml:space="preserve">fluid </w:t>
      </w:r>
      <w:r w:rsidR="006B01EE">
        <w:t xml:space="preserve">IL-5 and IL-13 levels </w:t>
      </w:r>
      <w:r w:rsidR="0003210B">
        <w:t xml:space="preserve">similarly increased in </w:t>
      </w:r>
      <w:r w:rsidR="006B01EE" w:rsidRPr="00A457C5">
        <w:rPr>
          <w:i/>
        </w:rPr>
        <w:t>Kng1</w:t>
      </w:r>
      <w:r w:rsidR="006B01EE">
        <w:t xml:space="preserve"> KO and WT mice</w:t>
      </w:r>
      <w:r w:rsidR="001366E4">
        <w:t xml:space="preserve"> </w:t>
      </w:r>
      <w:r w:rsidR="0003210B">
        <w:t xml:space="preserve">upon HDM challenge </w:t>
      </w:r>
      <w:r w:rsidR="001366E4">
        <w:t>(Fig</w:t>
      </w:r>
      <w:r w:rsidR="00C76689">
        <w:t xml:space="preserve">. </w:t>
      </w:r>
      <w:r w:rsidR="001366E4">
        <w:t>2</w:t>
      </w:r>
      <w:r w:rsidR="0003210B">
        <w:t>A,B</w:t>
      </w:r>
      <w:r w:rsidR="001366E4">
        <w:t>)</w:t>
      </w:r>
      <w:r w:rsidR="006B01EE">
        <w:t xml:space="preserve">. IL-4 </w:t>
      </w:r>
      <w:r w:rsidR="0003210B">
        <w:t xml:space="preserve">remained </w:t>
      </w:r>
      <w:r w:rsidR="006B01EE">
        <w:t xml:space="preserve">below </w:t>
      </w:r>
      <w:r w:rsidR="0003210B">
        <w:t xml:space="preserve">the limit of </w:t>
      </w:r>
      <w:r w:rsidR="006B01EE">
        <w:t xml:space="preserve">detection </w:t>
      </w:r>
      <w:r w:rsidR="0003210B">
        <w:t xml:space="preserve">in </w:t>
      </w:r>
      <w:r w:rsidR="00C76689">
        <w:t xml:space="preserve">BAL fluid of </w:t>
      </w:r>
      <w:r w:rsidR="0003210B">
        <w:t>all groups</w:t>
      </w:r>
      <w:r w:rsidR="006B01EE">
        <w:t xml:space="preserve">. </w:t>
      </w:r>
      <w:r w:rsidR="00895FE0">
        <w:t>R</w:t>
      </w:r>
      <w:r w:rsidR="006B01EE">
        <w:t>e</w:t>
      </w:r>
      <w:r w:rsidR="00C8092C">
        <w:t>-</w:t>
      </w:r>
      <w:r w:rsidR="006B01EE">
        <w:t xml:space="preserve">stimulation </w:t>
      </w:r>
      <w:r w:rsidR="00895FE0">
        <w:t xml:space="preserve">of mLN with HDM </w:t>
      </w:r>
      <w:r w:rsidR="006B01EE">
        <w:t>yield</w:t>
      </w:r>
      <w:r w:rsidR="00895FE0">
        <w:t>ed</w:t>
      </w:r>
      <w:r w:rsidR="0063219B">
        <w:t xml:space="preserve"> high levels of IL-4, </w:t>
      </w:r>
      <w:r w:rsidR="00C76689">
        <w:t>IL-</w:t>
      </w:r>
      <w:r w:rsidR="0063219B">
        <w:t xml:space="preserve">5 and </w:t>
      </w:r>
      <w:r w:rsidR="00C76689">
        <w:t>IL-</w:t>
      </w:r>
      <w:r w:rsidR="0063219B">
        <w:t>13</w:t>
      </w:r>
      <w:r w:rsidR="00C76689">
        <w:t xml:space="preserve">, but without differences between </w:t>
      </w:r>
      <w:r w:rsidR="00C76689" w:rsidRPr="00937B79">
        <w:rPr>
          <w:i/>
        </w:rPr>
        <w:t>Kng1</w:t>
      </w:r>
      <w:r w:rsidR="00C76689">
        <w:t xml:space="preserve"> KO and WT mice (Fig. 2</w:t>
      </w:r>
      <w:r w:rsidR="002D5ECF">
        <w:t>D</w:t>
      </w:r>
      <w:r w:rsidR="00C76689">
        <w:t>-</w:t>
      </w:r>
      <w:r w:rsidR="002D5ECF">
        <w:t>F</w:t>
      </w:r>
      <w:r w:rsidR="00C76689">
        <w:t>)</w:t>
      </w:r>
      <w:r w:rsidR="0063219B">
        <w:t xml:space="preserve">. </w:t>
      </w:r>
      <w:r w:rsidR="00DF2163">
        <w:t>Likewise, r</w:t>
      </w:r>
      <w:r w:rsidR="00C76689">
        <w:t>epeated HDM administration resulted in similar increases in plasma IgE and HDM-specific IgG1</w:t>
      </w:r>
      <w:r w:rsidR="00DF2163">
        <w:t xml:space="preserve"> in </w:t>
      </w:r>
      <w:r w:rsidR="00DF2163" w:rsidRPr="00937B79">
        <w:rPr>
          <w:i/>
        </w:rPr>
        <w:t>Kng1</w:t>
      </w:r>
      <w:r w:rsidR="00DF2163">
        <w:t xml:space="preserve"> KO and WT mice (Fig. </w:t>
      </w:r>
      <w:r w:rsidR="002D5ECF">
        <w:t>2G</w:t>
      </w:r>
      <w:r w:rsidR="00DF2163">
        <w:t>,</w:t>
      </w:r>
      <w:r w:rsidR="002D5ECF">
        <w:t>H</w:t>
      </w:r>
      <w:r w:rsidR="00DF2163">
        <w:t xml:space="preserve">). Together, these results suggest that kininogen deficiency does not modify Th2 responses during HDM induced allergic lung inflammation. </w:t>
      </w:r>
    </w:p>
    <w:p w14:paraId="2D5DCF32" w14:textId="77777777" w:rsidR="00262FA7" w:rsidRDefault="00262FA7" w:rsidP="00047EFB">
      <w:pPr>
        <w:spacing w:after="0" w:line="480" w:lineRule="auto"/>
        <w:jc w:val="both"/>
      </w:pPr>
    </w:p>
    <w:p w14:paraId="02E27EDE" w14:textId="5AFFCDE5" w:rsidR="0086408C" w:rsidRPr="006F46B0" w:rsidRDefault="00DF2163" w:rsidP="00047EFB">
      <w:pPr>
        <w:spacing w:after="0" w:line="480" w:lineRule="auto"/>
        <w:rPr>
          <w:b/>
        </w:rPr>
      </w:pPr>
      <w:r w:rsidRPr="003653BF">
        <w:rPr>
          <w:b/>
          <w:i/>
        </w:rPr>
        <w:t>Kng1</w:t>
      </w:r>
      <w:r>
        <w:rPr>
          <w:b/>
        </w:rPr>
        <w:t xml:space="preserve"> KO mice demonstrate </w:t>
      </w:r>
      <w:r w:rsidR="00675812">
        <w:rPr>
          <w:b/>
        </w:rPr>
        <w:t>similar</w:t>
      </w:r>
      <w:r>
        <w:rPr>
          <w:b/>
        </w:rPr>
        <w:t xml:space="preserve"> l</w:t>
      </w:r>
      <w:r w:rsidR="00C048CC" w:rsidRPr="006F46B0">
        <w:rPr>
          <w:b/>
        </w:rPr>
        <w:t xml:space="preserve">ung </w:t>
      </w:r>
      <w:r>
        <w:rPr>
          <w:b/>
        </w:rPr>
        <w:t>pathology</w:t>
      </w:r>
      <w:r w:rsidR="00675812">
        <w:rPr>
          <w:b/>
        </w:rPr>
        <w:t xml:space="preserve"> to WT mice</w:t>
      </w:r>
      <w:r>
        <w:rPr>
          <w:b/>
        </w:rPr>
        <w:t xml:space="preserve"> </w:t>
      </w:r>
      <w:r w:rsidR="00C048CC" w:rsidRPr="006F46B0">
        <w:rPr>
          <w:b/>
        </w:rPr>
        <w:t xml:space="preserve">following HDM challenge </w:t>
      </w:r>
    </w:p>
    <w:p w14:paraId="4629CBFC" w14:textId="3FDB39EE" w:rsidR="00DF2163" w:rsidRDefault="007706F4" w:rsidP="00047EFB">
      <w:pPr>
        <w:spacing w:after="0" w:line="480" w:lineRule="auto"/>
        <w:jc w:val="both"/>
      </w:pPr>
      <w:r>
        <w:t>Th</w:t>
      </w:r>
      <w:r w:rsidR="00DF2163">
        <w:t>is</w:t>
      </w:r>
      <w:r>
        <w:t xml:space="preserve"> model </w:t>
      </w:r>
      <w:r w:rsidR="00DF2163">
        <w:t xml:space="preserve">of HDM induced allergic inflammation reproduces important features of asthma such </w:t>
      </w:r>
      <w:r>
        <w:t xml:space="preserve">as perivascular and interstitial inflammation, peribronchitis, </w:t>
      </w:r>
      <w:r w:rsidRPr="007706F4">
        <w:t>endothelialitis</w:t>
      </w:r>
      <w:r>
        <w:t xml:space="preserve"> and oedema</w:t>
      </w:r>
      <w:r w:rsidR="00DF2163">
        <w:t>, as well as mucus production</w:t>
      </w:r>
      <w:r w:rsidR="00DF2163">
        <w:fldChar w:fldCharType="begin"/>
      </w:r>
      <w:r w:rsidR="00884678">
        <w:instrText xml:space="preserve"> ADDIN EN.CITE &lt;EndNote&gt;&lt;Cite&gt;&lt;Author&gt;de Boer&lt;/Author&gt;&lt;Year&gt;2014&lt;/Year&gt;&lt;RecNum&gt;3479&lt;/RecNum&gt;&lt;DisplayText&gt;(12)&lt;/DisplayText&gt;&lt;record&gt;&lt;rec-number&gt;3479&lt;/rec-number&gt;&lt;foreign-keys&gt;&lt;key app="EN" db-id="xt5evpr9p2twa9e0vfj5zz08a0dzpzvz2vw2" timestamp="1390981232"&gt;3479&lt;/key&gt;&lt;/foreign-keys&gt;&lt;ref-type name="Journal Article"&gt;17&lt;/ref-type&gt;&lt;contributors&gt;&lt;authors&gt;&lt;author&gt;de Boer, J. D.&lt;/author&gt;&lt;author&gt;Yang, J.&lt;/author&gt;&lt;author&gt;van den Boogaard, F. E.&lt;/author&gt;&lt;author&gt;Hoogendijk, A. J.&lt;/author&gt;&lt;author&gt;de Beer, R.&lt;/author&gt;&lt;author&gt;van der Zee, J. S.&lt;/author&gt;&lt;author&gt;Roelofs, J. J.&lt;/author&gt;&lt;author&gt;van &amp;apos;t Veer, C.&lt;/author&gt;&lt;author&gt;de Vos, A. F.&lt;/author&gt;&lt;author&gt;van der Poll, T.&lt;/author&gt;&lt;/authors&gt;&lt;/contributors&gt;&lt;auth-address&gt;Center of Infection and Immunity Amsterdam &amp;amp; Center for Experimental and Molecular Medicine, Academic Medical Center, University of Amsterdam, Amsterdam, The Netherlands.&lt;/auth-address&gt;&lt;titles&gt;&lt;title&gt;Mast Cell-Deficient Kit Mice Develop House Dust Mite-Induced Lung Inflammation despite Impaired Eosinophil Recruitment&lt;/title&gt;&lt;secondary-title&gt;J Innate Immun&lt;/secondary-title&gt;&lt;/titles&gt;&lt;periodical&gt;&lt;full-title&gt;J Innate Immun&lt;/full-title&gt;&lt;/periodical&gt;&lt;pages&gt;219-226&lt;/pages&gt;&lt;volume&gt;6&lt;/volume&gt;&lt;number&gt;2&lt;/number&gt;&lt;edition&gt;2013/10/26&lt;/edition&gt;&lt;section&gt;219&lt;/section&gt;&lt;dates&gt;&lt;year&gt;2014&lt;/year&gt;&lt;pub-dates&gt;&lt;date&gt;Oct 18&lt;/date&gt;&lt;/pub-dates&gt;&lt;/dates&gt;&lt;isbn&gt;1662-8128 (Electronic)&amp;#xD;1662-811X (Linking)&lt;/isbn&gt;&lt;accession-num&gt;24157568&lt;/accession-num&gt;&lt;urls&gt;&lt;related-urls&gt;&lt;url&gt;http://www.ncbi.nlm.nih.gov/pubmed/24157568&lt;/url&gt;&lt;/related-urls&gt;&lt;/urls&gt;&lt;electronic-resource-num&gt;000354984 [pii]&amp;#xD;10.1159/000354984&lt;/electronic-resource-num&gt;&lt;language&gt;Eng&lt;/language&gt;&lt;/record&gt;&lt;/Cite&gt;&lt;/EndNote&gt;</w:instrText>
      </w:r>
      <w:r w:rsidR="00DF2163">
        <w:fldChar w:fldCharType="separate"/>
      </w:r>
      <w:r w:rsidR="00884678">
        <w:rPr>
          <w:noProof/>
        </w:rPr>
        <w:t>(12)</w:t>
      </w:r>
      <w:r w:rsidR="00DF2163">
        <w:fldChar w:fldCharType="end"/>
      </w:r>
      <w:r>
        <w:t xml:space="preserve">. </w:t>
      </w:r>
      <w:r w:rsidR="00AB51A0" w:rsidRPr="00E0327B">
        <w:rPr>
          <w:i/>
        </w:rPr>
        <w:t>Kng1</w:t>
      </w:r>
      <w:r w:rsidR="00AB51A0">
        <w:t xml:space="preserve"> KO mice developed HDM-induced </w:t>
      </w:r>
      <w:r w:rsidR="00DF2163">
        <w:t xml:space="preserve">lung </w:t>
      </w:r>
      <w:r w:rsidR="00AB51A0">
        <w:t xml:space="preserve">inflammation to </w:t>
      </w:r>
      <w:r w:rsidR="00DF2163">
        <w:t xml:space="preserve">a similar </w:t>
      </w:r>
      <w:r w:rsidR="00AB51A0">
        <w:t>extent as W</w:t>
      </w:r>
      <w:r w:rsidR="00830144">
        <w:t>T</w:t>
      </w:r>
      <w:r w:rsidR="00AB51A0">
        <w:t xml:space="preserve"> </w:t>
      </w:r>
      <w:r w:rsidR="00DF2163">
        <w:t xml:space="preserve">mice, as reflected by the semi-quantitative scoring system described in the Methods section </w:t>
      </w:r>
      <w:r w:rsidR="0000534F">
        <w:t>(Fig</w:t>
      </w:r>
      <w:r w:rsidR="00DF2163">
        <w:t>.</w:t>
      </w:r>
      <w:r w:rsidR="0000534F">
        <w:t xml:space="preserve"> 3A</w:t>
      </w:r>
      <w:r w:rsidR="00DF2163">
        <w:t>,</w:t>
      </w:r>
      <w:r w:rsidR="0000534F">
        <w:t>B)</w:t>
      </w:r>
      <w:r w:rsidR="00AB51A0">
        <w:t>.</w:t>
      </w:r>
      <w:r w:rsidR="0000534F">
        <w:t xml:space="preserve"> HDM challenge </w:t>
      </w:r>
      <w:r w:rsidR="00654436">
        <w:t xml:space="preserve">also </w:t>
      </w:r>
      <w:r w:rsidR="0000534F">
        <w:t xml:space="preserve">induced </w:t>
      </w:r>
      <w:r w:rsidR="00675812">
        <w:t>similar</w:t>
      </w:r>
      <w:r w:rsidR="0000534F">
        <w:t xml:space="preserve"> mucus production in </w:t>
      </w:r>
      <w:r w:rsidR="0000534F" w:rsidRPr="00E0327B">
        <w:rPr>
          <w:i/>
        </w:rPr>
        <w:t>Kng1</w:t>
      </w:r>
      <w:r w:rsidR="0000534F">
        <w:t xml:space="preserve"> </w:t>
      </w:r>
      <w:r w:rsidR="00654436">
        <w:t xml:space="preserve">KO </w:t>
      </w:r>
      <w:r w:rsidR="0000534F">
        <w:t xml:space="preserve">and WT </w:t>
      </w:r>
      <w:r w:rsidR="00654436">
        <w:t xml:space="preserve">mice </w:t>
      </w:r>
      <w:r w:rsidR="0000534F">
        <w:t>(Fig</w:t>
      </w:r>
      <w:r w:rsidR="00654436">
        <w:t>.</w:t>
      </w:r>
      <w:r w:rsidR="0000534F">
        <w:t xml:space="preserve"> 3C</w:t>
      </w:r>
      <w:r w:rsidR="00654436">
        <w:t>,</w:t>
      </w:r>
      <w:r w:rsidR="0000534F">
        <w:t>D).</w:t>
      </w:r>
      <w:r w:rsidR="00DF2163">
        <w:t xml:space="preserve"> Bradykinin </w:t>
      </w:r>
      <w:r w:rsidR="00654436">
        <w:t>is</w:t>
      </w:r>
      <w:r w:rsidR="00DF2163">
        <w:t xml:space="preserve"> capable to interact with epithelial cells via signaling </w:t>
      </w:r>
      <w:r w:rsidR="00654436">
        <w:t>through</w:t>
      </w:r>
      <w:r w:rsidR="00DF2163">
        <w:t xml:space="preserve"> bradykinin receptors on the surface of most epithelium</w:t>
      </w:r>
      <w:r w:rsidR="00DF2163">
        <w:fldChar w:fldCharType="begin">
          <w:fldData xml:space="preserve">PEVuZE5vdGU+PENpdGU+PEF1dGhvcj5TY2hsZW1wZXI8L0F1dGhvcj48WWVhcj4yMDA1PC9ZZWFy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</w:fldData>
        </w:fldChar>
      </w:r>
      <w:r w:rsidR="00884678">
        <w:instrText xml:space="preserve"> ADDIN EN.CITE </w:instrText>
      </w:r>
      <w:r w:rsidR="00884678">
        <w:fldChar w:fldCharType="begin">
          <w:fldData xml:space="preserve">PEVuZE5vdGU+PENpdGU+PEF1dGhvcj5TY2hsZW1wZXI8L0F1dGhvcj48WWVhcj4yMDA1PC9ZZWFy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</w:fldData>
        </w:fldChar>
      </w:r>
      <w:r w:rsidR="00884678">
        <w:instrText xml:space="preserve"> ADDIN EN.CITE.DATA </w:instrText>
      </w:r>
      <w:r w:rsidR="00884678">
        <w:fldChar w:fldCharType="end"/>
      </w:r>
      <w:r w:rsidR="00DF2163">
        <w:fldChar w:fldCharType="separate"/>
      </w:r>
      <w:r w:rsidR="00884678">
        <w:rPr>
          <w:noProof/>
        </w:rPr>
        <w:t>(40)</w:t>
      </w:r>
      <w:r w:rsidR="00DF2163">
        <w:fldChar w:fldCharType="end"/>
      </w:r>
      <w:r w:rsidR="00DF2163">
        <w:t xml:space="preserve">. To investigate if kininogen deficiency affects epithelium integrity </w:t>
      </w:r>
      <w:r w:rsidR="00654436">
        <w:t xml:space="preserve">we measured </w:t>
      </w:r>
      <w:r w:rsidR="00DF2163">
        <w:t xml:space="preserve">total </w:t>
      </w:r>
      <w:r w:rsidR="00DF2163">
        <w:lastRenderedPageBreak/>
        <w:t xml:space="preserve">protein concentration and IgM levels in BAL </w:t>
      </w:r>
      <w:r w:rsidR="00654436">
        <w:t xml:space="preserve">fluid; no differences </w:t>
      </w:r>
      <w:r w:rsidR="00DF2163">
        <w:t>w</w:t>
      </w:r>
      <w:r w:rsidR="00654436">
        <w:t>ere</w:t>
      </w:r>
      <w:r w:rsidR="00DF2163">
        <w:t xml:space="preserve"> found between </w:t>
      </w:r>
      <w:r w:rsidR="00DF2163" w:rsidRPr="00E0327B">
        <w:rPr>
          <w:i/>
        </w:rPr>
        <w:t>Kng1</w:t>
      </w:r>
      <w:r w:rsidR="00DF2163">
        <w:t xml:space="preserve"> KO and WT </w:t>
      </w:r>
      <w:r w:rsidR="00654436">
        <w:t xml:space="preserve">mice </w:t>
      </w:r>
      <w:r w:rsidR="00DF2163">
        <w:t>(Fig</w:t>
      </w:r>
      <w:r w:rsidR="00654436">
        <w:t>.</w:t>
      </w:r>
      <w:r w:rsidR="00DF2163">
        <w:t xml:space="preserve"> </w:t>
      </w:r>
      <w:r w:rsidR="00654436">
        <w:t>3E,F</w:t>
      </w:r>
      <w:r w:rsidR="00DF2163">
        <w:t>).</w:t>
      </w:r>
    </w:p>
    <w:p w14:paraId="4C836B60" w14:textId="77777777" w:rsidR="00AB51A0" w:rsidRDefault="00AB51A0" w:rsidP="00047EFB">
      <w:pPr>
        <w:spacing w:after="0" w:line="480" w:lineRule="auto"/>
        <w:jc w:val="both"/>
      </w:pPr>
    </w:p>
    <w:p w14:paraId="68BB10C6" w14:textId="6D3559FF" w:rsidR="002337C2" w:rsidRPr="002337C2" w:rsidRDefault="002337C2" w:rsidP="00047EFB">
      <w:pPr>
        <w:spacing w:after="0" w:line="480" w:lineRule="auto"/>
        <w:rPr>
          <w:b/>
        </w:rPr>
      </w:pPr>
      <w:r w:rsidRPr="00FC6256">
        <w:rPr>
          <w:b/>
          <w:i/>
        </w:rPr>
        <w:t>Kng1</w:t>
      </w:r>
      <w:r w:rsidR="00C0248D" w:rsidRPr="002337C2">
        <w:rPr>
          <w:b/>
        </w:rPr>
        <w:t xml:space="preserve"> depletion after sensitization is sufficient to attenuate </w:t>
      </w:r>
      <w:r w:rsidR="00D0616D">
        <w:rPr>
          <w:b/>
        </w:rPr>
        <w:t>the HDM induced rise in Penh</w:t>
      </w:r>
      <w:r w:rsidR="00C0248D" w:rsidRPr="002337C2">
        <w:rPr>
          <w:b/>
        </w:rPr>
        <w:t xml:space="preserve"> </w:t>
      </w:r>
    </w:p>
    <w:p w14:paraId="6B7F6008" w14:textId="0A34143B" w:rsidR="00A457C5" w:rsidRDefault="00CE1ACB" w:rsidP="00047EFB">
      <w:pPr>
        <w:spacing w:after="0" w:line="480" w:lineRule="auto"/>
        <w:jc w:val="both"/>
      </w:pPr>
      <w:r>
        <w:t>Having established that genetic deficiency of kininogen abolishes</w:t>
      </w:r>
      <w:r w:rsidR="00E435F6">
        <w:t xml:space="preserve"> the</w:t>
      </w:r>
      <w:r>
        <w:t xml:space="preserve"> HDM induced </w:t>
      </w:r>
      <w:r w:rsidR="00E435F6">
        <w:t>increase in Penh</w:t>
      </w:r>
      <w:r>
        <w:t xml:space="preserve">, we next wished to investigate whether </w:t>
      </w:r>
      <w:r w:rsidR="002337C2">
        <w:t xml:space="preserve">depleting kininogen during </w:t>
      </w:r>
      <w:r w:rsidR="003532FF">
        <w:t xml:space="preserve">the challenge phase </w:t>
      </w:r>
      <w:r>
        <w:t>mediates a similar effect</w:t>
      </w:r>
      <w:r w:rsidR="003532FF">
        <w:t xml:space="preserve">. To that end mice were </w:t>
      </w:r>
      <w:r w:rsidR="003816C8">
        <w:t xml:space="preserve">dosed </w:t>
      </w:r>
      <w:r w:rsidR="001E1C0E">
        <w:t xml:space="preserve">subcutaneously </w:t>
      </w:r>
      <w:r w:rsidR="003532FF">
        <w:t xml:space="preserve">with </w:t>
      </w:r>
      <w:r w:rsidR="00FC6256">
        <w:t>KNG</w:t>
      </w:r>
      <w:r w:rsidR="00B72F17">
        <w:t xml:space="preserve"> </w:t>
      </w:r>
      <w:r w:rsidR="009239FE">
        <w:t>ASO</w:t>
      </w:r>
      <w:r w:rsidR="003532FF">
        <w:t xml:space="preserve"> </w:t>
      </w:r>
      <w:r w:rsidR="00E67F61">
        <w:t xml:space="preserve">or Ctrl ASO </w:t>
      </w:r>
      <w:r w:rsidR="003532FF">
        <w:t>after sensitization</w:t>
      </w:r>
      <w:r>
        <w:t xml:space="preserve"> (starting at day 3)</w:t>
      </w:r>
      <w:r w:rsidR="00EF4149">
        <w:t>.</w:t>
      </w:r>
      <w:r w:rsidR="003532FF">
        <w:t xml:space="preserve"> </w:t>
      </w:r>
      <w:r>
        <w:t>Treatment with K</w:t>
      </w:r>
      <w:r w:rsidR="00FC6256">
        <w:t>NG</w:t>
      </w:r>
      <w:r>
        <w:t xml:space="preserve"> ASO </w:t>
      </w:r>
      <w:r w:rsidR="00EF4149">
        <w:t xml:space="preserve">resulted in </w:t>
      </w:r>
      <w:r w:rsidR="005D1910">
        <w:t xml:space="preserve">more than 90% reduction of </w:t>
      </w:r>
      <w:r w:rsidR="003532FF" w:rsidRPr="00FC6256">
        <w:rPr>
          <w:i/>
        </w:rPr>
        <w:t>Kng1</w:t>
      </w:r>
      <w:r w:rsidR="003532FF">
        <w:t xml:space="preserve"> mRNA </w:t>
      </w:r>
      <w:r w:rsidR="00EF4149" w:rsidRPr="007F7269">
        <w:t xml:space="preserve">expression </w:t>
      </w:r>
      <w:r w:rsidR="00B72F17" w:rsidRPr="007F7269">
        <w:t>in the liver (Fig</w:t>
      </w:r>
      <w:r>
        <w:t>.</w:t>
      </w:r>
      <w:r w:rsidR="00B72F17" w:rsidRPr="007F7269">
        <w:t xml:space="preserve"> 4A), </w:t>
      </w:r>
      <w:r w:rsidR="003532FF" w:rsidRPr="007F7269">
        <w:t>the main source of</w:t>
      </w:r>
      <w:r w:rsidR="00EF4149" w:rsidRPr="007F7269">
        <w:t xml:space="preserve"> plasma kininogen production</w:t>
      </w:r>
      <w:r>
        <w:t>, confirming previous findings</w:t>
      </w:r>
      <w:r w:rsidR="00A457C5">
        <w:fldChar w:fldCharType="begin"/>
      </w:r>
      <w:r w:rsidR="00884678">
        <w:instrText xml:space="preserve"> ADDIN EN.CITE &lt;EndNote&gt;&lt;Cite&gt;&lt;Author&gt;Ding&lt;/Author&gt;&lt;Year&gt;2017&lt;/Year&gt;&lt;RecNum&gt;36&lt;/RecNum&gt;&lt;DisplayText&gt;(15)&lt;/DisplayText&gt;&lt;record&gt;&lt;rec-number&gt;36&lt;/rec-number&gt;&lt;foreign-keys&gt;&lt;key app="EN" db-id="29xxveat4svvrherza8xw52trd99vsd9rttd" timestamp="1512124954"&gt;36&lt;/key&gt;&lt;/foreign-keys&gt;&lt;ref-type name="Journal Article"&gt;17&lt;/ref-type&gt;&lt;contributors&gt;&lt;authors&gt;&lt;author&gt;Ding, C.&lt;/author&gt;&lt;author&gt;Van&amp;apos;t Veer, C.&lt;/author&gt;&lt;author&gt;Roelofs, Jjth&lt;/author&gt;&lt;author&gt;Shukla, M.&lt;/author&gt;&lt;author&gt;McCrae, K. R.&lt;/author&gt;&lt;author&gt;Revenko, A. S.&lt;/author&gt;&lt;author&gt;Crosby, J.&lt;/author&gt;&lt;author&gt;van der Poll, T.&lt;/author&gt;&lt;/authors&gt;&lt;/contributors&gt;&lt;auth-address&gt;Academic Medical Center c.ding@amc.uva.nl.&amp;#xD;Academic Medical Center.&amp;#xD;University of Amsterdam.&amp;#xD;Cleveland Clinic.&amp;#xD;Ionis Pharmaceuticals, Inc.&lt;/auth-address&gt;&lt;titles&gt;&lt;title&gt;Limited role of kininogen in the host response during gram-negative pneumonia derived sepsis&lt;/title&gt;&lt;secondary-title&gt;Am J Physiol Lung Cell Mol Physiol&lt;/secondary-title&gt;&lt;/titles&gt;&lt;periodical&gt;&lt;full-title&gt;Am J Physiol Lung Cell Mol Physiol&lt;/full-title&gt;&lt;/periodical&gt;&lt;pages&gt;ajplung 00288 2017&lt;/pages&gt;&lt;keywords&gt;&lt;keyword&gt;contact system&lt;/keyword&gt;&lt;keyword&gt;high-molecular weight kininogen&lt;/keyword&gt;&lt;keyword&gt;kallikrein-kinin system&lt;/keyword&gt;&lt;keyword&gt;pneumonia&lt;/keyword&gt;&lt;keyword&gt;sepsis&lt;/keyword&gt;&lt;/keywords&gt;&lt;dates&gt;&lt;year&gt;2017&lt;/year&gt;&lt;pub-dates&gt;&lt;date&gt;Nov 9&lt;/date&gt;&lt;/pub-dates&gt;&lt;/dates&gt;&lt;isbn&gt;1522-1504 (Electronic)&amp;#xD;1040-0605 (Linking)&lt;/isbn&gt;&lt;accession-num&gt;29122754&lt;/accession-num&gt;&lt;urls&gt;&lt;related-urls&gt;&lt;url&gt;https://www.ncbi.nlm.nih.gov/pubmed/29122754&lt;/url&gt;&lt;/related-urls&gt;&lt;/urls&gt;&lt;electronic-resource-num&gt;10.1152/ajplung.00288.2017&lt;/electronic-resource-num&gt;&lt;/record&gt;&lt;/Cite&gt;&lt;/EndNote&gt;</w:instrText>
      </w:r>
      <w:r w:rsidR="00A457C5">
        <w:fldChar w:fldCharType="separate"/>
      </w:r>
      <w:r w:rsidR="00884678">
        <w:rPr>
          <w:noProof/>
        </w:rPr>
        <w:t>(15)</w:t>
      </w:r>
      <w:r w:rsidR="00A457C5">
        <w:fldChar w:fldCharType="end"/>
      </w:r>
      <w:r w:rsidR="003532FF" w:rsidRPr="007F7269">
        <w:t xml:space="preserve">. </w:t>
      </w:r>
      <w:r w:rsidR="005D1910">
        <w:t>Consistently</w:t>
      </w:r>
      <w:r w:rsidR="003532FF" w:rsidRPr="007F7269">
        <w:t xml:space="preserve">, </w:t>
      </w:r>
      <w:r w:rsidR="00053814">
        <w:t>K</w:t>
      </w:r>
      <w:r w:rsidR="00FC6256">
        <w:t>NG</w:t>
      </w:r>
      <w:r w:rsidR="007F7269" w:rsidRPr="007F7269">
        <w:t xml:space="preserve"> ASO treatment reduced</w:t>
      </w:r>
      <w:r w:rsidR="000C04A8" w:rsidRPr="007F7269">
        <w:t xml:space="preserve"> </w:t>
      </w:r>
      <w:r w:rsidR="007F7269">
        <w:t>plasma HK levels</w:t>
      </w:r>
      <w:r w:rsidR="00817169" w:rsidRPr="007F7269">
        <w:t xml:space="preserve"> to</w:t>
      </w:r>
      <w:r w:rsidR="00053814">
        <w:t xml:space="preserve"> </w:t>
      </w:r>
      <w:r w:rsidR="00817169" w:rsidRPr="007F7269">
        <w:t xml:space="preserve"> </w:t>
      </w:r>
      <w:r w:rsidR="007C0B11">
        <w:t xml:space="preserve"> ̴</w:t>
      </w:r>
      <w:r w:rsidR="00817169" w:rsidRPr="007F7269">
        <w:t>26%</w:t>
      </w:r>
      <w:r w:rsidR="007F7269" w:rsidRPr="007F7269">
        <w:t xml:space="preserve"> </w:t>
      </w:r>
      <w:r w:rsidR="007F7269">
        <w:t>of normal HK levels</w:t>
      </w:r>
      <w:r w:rsidR="00817169" w:rsidRPr="007F7269">
        <w:t xml:space="preserve"> </w:t>
      </w:r>
      <w:r w:rsidR="00FB4A3F" w:rsidRPr="007F7269">
        <w:t>(Fig</w:t>
      </w:r>
      <w:r>
        <w:t xml:space="preserve">. </w:t>
      </w:r>
      <w:r w:rsidR="00FB4A3F" w:rsidRPr="007F7269">
        <w:t>4B</w:t>
      </w:r>
      <w:r w:rsidR="003F4BFE">
        <w:t>,C</w:t>
      </w:r>
      <w:r w:rsidR="00FB4A3F" w:rsidRPr="007F7269">
        <w:t>)</w:t>
      </w:r>
      <w:r w:rsidR="000C04A8" w:rsidRPr="007F7269">
        <w:t xml:space="preserve">. </w:t>
      </w:r>
      <w:r w:rsidR="003816C8">
        <w:t xml:space="preserve">Similar </w:t>
      </w:r>
      <w:r w:rsidR="00733C24">
        <w:t xml:space="preserve">to genetic kininogen deficiency, </w:t>
      </w:r>
      <w:r w:rsidR="00053814">
        <w:t>Kng</w:t>
      </w:r>
      <w:r w:rsidR="009239FE">
        <w:t xml:space="preserve"> ASO treatment alleviated </w:t>
      </w:r>
      <w:r w:rsidR="00E435F6">
        <w:t xml:space="preserve">the increase in Penh </w:t>
      </w:r>
      <w:r w:rsidR="009239FE">
        <w:t>after HDM challenge</w:t>
      </w:r>
      <w:r w:rsidR="00733C24">
        <w:t xml:space="preserve"> </w:t>
      </w:r>
      <w:r w:rsidR="00FB4A3F">
        <w:t>(Fig</w:t>
      </w:r>
      <w:r w:rsidR="00733C24">
        <w:t>.</w:t>
      </w:r>
      <w:r w:rsidR="003F4BFE">
        <w:t xml:space="preserve"> 4D</w:t>
      </w:r>
      <w:r w:rsidR="00FB4A3F">
        <w:t>)</w:t>
      </w:r>
      <w:r w:rsidR="009239FE">
        <w:t xml:space="preserve">. </w:t>
      </w:r>
      <w:r w:rsidR="00733C24">
        <w:t>In addition, c</w:t>
      </w:r>
      <w:r w:rsidR="00FB4A3F">
        <w:t>onsistent with</w:t>
      </w:r>
      <w:r w:rsidR="004219E9">
        <w:t xml:space="preserve"> </w:t>
      </w:r>
      <w:r w:rsidR="00FB4A3F">
        <w:t xml:space="preserve">the data </w:t>
      </w:r>
      <w:r w:rsidR="009E5EB7">
        <w:t>in</w:t>
      </w:r>
      <w:r w:rsidR="00FB4A3F">
        <w:t xml:space="preserve"> </w:t>
      </w:r>
      <w:r w:rsidR="009E5EB7" w:rsidRPr="007A1680">
        <w:rPr>
          <w:i/>
        </w:rPr>
        <w:t>K</w:t>
      </w:r>
      <w:r w:rsidR="00FB4A3F" w:rsidRPr="007A1680">
        <w:rPr>
          <w:i/>
        </w:rPr>
        <w:t>ng1</w:t>
      </w:r>
      <w:r w:rsidR="00FB4A3F">
        <w:t xml:space="preserve"> KO mice, </w:t>
      </w:r>
      <w:r w:rsidR="00733C24">
        <w:t xml:space="preserve">the influx of leukocytes, eosinophils, neutrophils, Th2 lymphocytes and activated CD4+ lymphocytes </w:t>
      </w:r>
      <w:r w:rsidR="004219E9">
        <w:t>was not affected</w:t>
      </w:r>
      <w:r w:rsidR="000976ED">
        <w:t xml:space="preserve"> by K</w:t>
      </w:r>
      <w:r w:rsidR="00FC6256">
        <w:t>NG</w:t>
      </w:r>
      <w:r w:rsidR="000976ED">
        <w:t xml:space="preserve"> ASO administration (Fig. 4</w:t>
      </w:r>
      <w:r w:rsidR="003F4BFE">
        <w:t>E</w:t>
      </w:r>
      <w:r w:rsidR="000976ED">
        <w:t>-</w:t>
      </w:r>
      <w:r w:rsidR="003F4BFE">
        <w:t>J</w:t>
      </w:r>
      <w:r w:rsidR="000976ED">
        <w:t>)</w:t>
      </w:r>
      <w:r w:rsidR="004219E9">
        <w:t xml:space="preserve">. </w:t>
      </w:r>
      <w:r w:rsidR="00053814">
        <w:t>Similarly, K</w:t>
      </w:r>
      <w:r w:rsidR="00FC6256">
        <w:t>NG</w:t>
      </w:r>
      <w:r w:rsidR="000976ED">
        <w:t xml:space="preserve"> ASO treatment did not modify Th2 responses, as reflected by unchanged IL-5 and IL-13 levels in BAL fluid (Fig. 5A,B), unaffected IL-4, IL-5 and IL-13 concentrations in supernatants of mLN re-challenged with HDM (Fig. 5C-E) and unchanged rises in plasma IgE and HDM-specific IgG1 (Fig. 5F,G). Finally, K</w:t>
      </w:r>
      <w:r w:rsidR="00FC6256">
        <w:t>NG</w:t>
      </w:r>
      <w:r w:rsidR="000976ED">
        <w:t xml:space="preserve"> ASO administration did not influence the extent of lung pathology (Fig. 6A,B), mucus production (Fig. 6C,D) or BAL fluid concentrations of t</w:t>
      </w:r>
      <w:r w:rsidR="004C032A">
        <w:t xml:space="preserve">otal protein and IgM </w:t>
      </w:r>
      <w:r w:rsidR="006A6F7E">
        <w:t>(Fig</w:t>
      </w:r>
      <w:r w:rsidR="000976ED">
        <w:t>,</w:t>
      </w:r>
      <w:r w:rsidR="006A6F7E">
        <w:t xml:space="preserve"> </w:t>
      </w:r>
      <w:r w:rsidR="000976ED">
        <w:t>6E,F</w:t>
      </w:r>
      <w:r w:rsidR="006A6F7E">
        <w:t>)</w:t>
      </w:r>
      <w:r w:rsidR="004C032A">
        <w:t>.</w:t>
      </w:r>
      <w:r w:rsidR="003D7F18">
        <w:t xml:space="preserve"> </w:t>
      </w:r>
      <w:r w:rsidR="000976ED">
        <w:t xml:space="preserve">These results </w:t>
      </w:r>
      <w:r w:rsidR="00675812">
        <w:t>demonstrate</w:t>
      </w:r>
      <w:r w:rsidR="000976ED">
        <w:t xml:space="preserve"> that depletion of kininogen after HDM sensitization reproduces the findings in </w:t>
      </w:r>
      <w:r w:rsidR="000976ED" w:rsidRPr="007A1680">
        <w:rPr>
          <w:i/>
        </w:rPr>
        <w:t>Kng1</w:t>
      </w:r>
      <w:r w:rsidR="000976ED">
        <w:t xml:space="preserve"> KO mice in this model of HDM induced allergic lung inflammation. </w:t>
      </w:r>
    </w:p>
    <w:p w14:paraId="10940686" w14:textId="77777777" w:rsidR="00C8092C" w:rsidRDefault="00C8092C" w:rsidP="00047EFB">
      <w:pPr>
        <w:spacing w:after="0" w:line="480" w:lineRule="auto"/>
        <w:jc w:val="both"/>
        <w:rPr>
          <w:b/>
          <w:u w:val="single"/>
        </w:rPr>
      </w:pPr>
    </w:p>
    <w:p w14:paraId="19CB00A6" w14:textId="77777777" w:rsidR="006F54C2" w:rsidRPr="002F4223" w:rsidRDefault="006F54C2" w:rsidP="00047EFB">
      <w:pPr>
        <w:spacing w:after="0" w:line="480" w:lineRule="auto"/>
        <w:jc w:val="both"/>
        <w:rPr>
          <w:b/>
          <w:u w:val="single"/>
        </w:rPr>
      </w:pPr>
      <w:r w:rsidRPr="002F4223">
        <w:rPr>
          <w:b/>
          <w:u w:val="single"/>
        </w:rPr>
        <w:t>Discussion</w:t>
      </w:r>
      <w:r w:rsidR="00790A47">
        <w:rPr>
          <w:b/>
          <w:u w:val="single"/>
        </w:rPr>
        <w:t xml:space="preserve"> </w:t>
      </w:r>
    </w:p>
    <w:p w14:paraId="1BE49C1A" w14:textId="77777777" w:rsidR="00FE43B8" w:rsidRDefault="00FE43B8" w:rsidP="00047EFB">
      <w:pPr>
        <w:spacing w:after="0" w:line="480" w:lineRule="auto"/>
        <w:jc w:val="both"/>
      </w:pPr>
    </w:p>
    <w:p w14:paraId="2C4542F9" w14:textId="05E7552A" w:rsidR="001A193B" w:rsidRDefault="00C163BE" w:rsidP="00047EFB">
      <w:pPr>
        <w:spacing w:after="0" w:line="480" w:lineRule="auto"/>
        <w:jc w:val="both"/>
      </w:pPr>
      <w:r>
        <w:lastRenderedPageBreak/>
        <w:t xml:space="preserve">Several studies have </w:t>
      </w:r>
      <w:r w:rsidR="00F20A66">
        <w:t xml:space="preserve">suggested </w:t>
      </w:r>
      <w:r w:rsidR="003B225F">
        <w:t>a role for the</w:t>
      </w:r>
      <w:r w:rsidR="00F20A66">
        <w:t xml:space="preserve"> </w:t>
      </w:r>
      <w:r>
        <w:t xml:space="preserve">kallikrein-kinin system </w:t>
      </w:r>
      <w:r w:rsidR="00FE43B8">
        <w:t>in</w:t>
      </w:r>
      <w:r w:rsidR="00F20A66">
        <w:t xml:space="preserve"> allergic airway disease such as asthma</w:t>
      </w:r>
      <w:r w:rsidR="00224346">
        <w:fldChar w:fldCharType="begin">
          <w:fldData xml:space="preserve">PEVuZE5vdGU+PENpdGU+PEF1dGhvcj5DaHJpc3RpYW5zZW48L0F1dGhvcj48WWVhcj4xOTkyPC9Z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</w:fldData>
        </w:fldChar>
      </w:r>
      <w:r w:rsidR="00884678">
        <w:instrText xml:space="preserve"> ADDIN EN.CITE </w:instrText>
      </w:r>
      <w:r w:rsidR="00884678">
        <w:fldChar w:fldCharType="begin">
          <w:fldData xml:space="preserve">PEVuZE5vdGU+PENpdGU+PEF1dGhvcj5DaHJpc3RpYW5zZW48L0F1dGhvcj48WWVhcj4xOTkyPC9Z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</w:fldData>
        </w:fldChar>
      </w:r>
      <w:r w:rsidR="00884678">
        <w:instrText xml:space="preserve"> ADDIN EN.CITE.DATA </w:instrText>
      </w:r>
      <w:r w:rsidR="00884678">
        <w:fldChar w:fldCharType="end"/>
      </w:r>
      <w:r w:rsidR="00224346">
        <w:fldChar w:fldCharType="separate"/>
      </w:r>
      <w:r w:rsidR="00884678">
        <w:rPr>
          <w:noProof/>
        </w:rPr>
        <w:t>(3, 8)</w:t>
      </w:r>
      <w:r w:rsidR="00224346">
        <w:fldChar w:fldCharType="end"/>
      </w:r>
      <w:r w:rsidR="00772402">
        <w:t>.</w:t>
      </w:r>
      <w:r w:rsidR="00F20A66">
        <w:t xml:space="preserve"> </w:t>
      </w:r>
      <w:r w:rsidR="00C73B6B">
        <w:t>To the best of our knowledge, this is the first study on</w:t>
      </w:r>
      <w:r w:rsidR="002F2EC0">
        <w:t xml:space="preserve"> kininogen </w:t>
      </w:r>
      <w:r w:rsidR="00FE43B8">
        <w:t xml:space="preserve">elimination or </w:t>
      </w:r>
      <w:r w:rsidR="00675812">
        <w:t>depletion</w:t>
      </w:r>
      <w:r w:rsidR="002F2EC0">
        <w:t xml:space="preserve"> in an allergic asthma model. </w:t>
      </w:r>
      <w:r w:rsidR="00A7252D">
        <w:t xml:space="preserve">We here show that </w:t>
      </w:r>
      <w:r w:rsidR="00911583">
        <w:t>kininogen</w:t>
      </w:r>
      <w:r w:rsidR="001A193B">
        <w:t xml:space="preserve"> deficiency and depletion </w:t>
      </w:r>
      <w:r w:rsidR="00E435F6">
        <w:t>inhibit the increase in Penh</w:t>
      </w:r>
      <w:r w:rsidR="0051324C">
        <w:t xml:space="preserve"> </w:t>
      </w:r>
      <w:r w:rsidR="00FE43B8">
        <w:t xml:space="preserve">without influencing the </w:t>
      </w:r>
      <w:r w:rsidR="00F20A66">
        <w:t xml:space="preserve">main characteristics of </w:t>
      </w:r>
      <w:r w:rsidR="00FE43B8">
        <w:t xml:space="preserve">allergic </w:t>
      </w:r>
      <w:r w:rsidR="0051324C">
        <w:t>lung inflammation</w:t>
      </w:r>
      <w:r w:rsidR="00F20A66">
        <w:t>.</w:t>
      </w:r>
    </w:p>
    <w:p w14:paraId="782726C4" w14:textId="77777777" w:rsidR="00F20A66" w:rsidRDefault="00F20A66" w:rsidP="00047EFB">
      <w:pPr>
        <w:spacing w:after="0" w:line="480" w:lineRule="auto"/>
        <w:jc w:val="both"/>
      </w:pPr>
    </w:p>
    <w:p w14:paraId="11072504" w14:textId="7D810999" w:rsidR="00816796" w:rsidRDefault="00901074" w:rsidP="00047EFB">
      <w:pPr>
        <w:spacing w:after="0" w:line="480" w:lineRule="auto"/>
        <w:jc w:val="both"/>
      </w:pPr>
      <w:r>
        <w:t>In the present study</w:t>
      </w:r>
      <w:r w:rsidR="00332FAC">
        <w:t xml:space="preserve"> a HDM induced model </w:t>
      </w:r>
      <w:r>
        <w:t xml:space="preserve">was employed </w:t>
      </w:r>
      <w:r w:rsidR="004D1B19">
        <w:t>to study the</w:t>
      </w:r>
      <w:r w:rsidR="00332FAC">
        <w:t xml:space="preserve"> main </w:t>
      </w:r>
      <w:r w:rsidR="004D1B19">
        <w:t>features</w:t>
      </w:r>
      <w:r w:rsidR="00332FAC">
        <w:t xml:space="preserve"> of allergic asthma</w:t>
      </w:r>
      <w:r w:rsidR="007D5CB6">
        <w:t>,</w:t>
      </w:r>
      <w:r w:rsidR="00A53CA7">
        <w:t xml:space="preserve"> including AHR to methacholine, </w:t>
      </w:r>
      <w:r w:rsidR="004C5DC2">
        <w:t>Th2 driven</w:t>
      </w:r>
      <w:r w:rsidR="00A53CA7">
        <w:t xml:space="preserve"> inflammation, increased mucus production and plasma leakage</w:t>
      </w:r>
      <w:r w:rsidR="00332FAC">
        <w:t xml:space="preserve">. </w:t>
      </w:r>
      <w:r w:rsidR="00755A56">
        <w:t xml:space="preserve">In this </w:t>
      </w:r>
      <w:r w:rsidR="007D5CB6">
        <w:t>setting</w:t>
      </w:r>
      <w:r w:rsidR="00C73B6B">
        <w:t>, we found that</w:t>
      </w:r>
      <w:r w:rsidR="00A6387F">
        <w:t xml:space="preserve"> </w:t>
      </w:r>
      <w:r w:rsidR="00C73B6B">
        <w:t>kininogen</w:t>
      </w:r>
      <w:r w:rsidR="00A6387F">
        <w:t xml:space="preserve"> </w:t>
      </w:r>
      <w:r w:rsidR="00B75936">
        <w:t xml:space="preserve">is essential for </w:t>
      </w:r>
      <w:r w:rsidR="00E435F6">
        <w:t xml:space="preserve">the </w:t>
      </w:r>
      <w:r w:rsidR="009B21C3">
        <w:t xml:space="preserve">methacholine induced </w:t>
      </w:r>
      <w:r w:rsidR="00E435F6">
        <w:t>increase in Penh</w:t>
      </w:r>
      <w:r w:rsidR="009B21C3">
        <w:t xml:space="preserve"> in sensitized mice. </w:t>
      </w:r>
      <w:r w:rsidR="00755A56">
        <w:t xml:space="preserve">In </w:t>
      </w:r>
      <w:r w:rsidR="007D5CB6">
        <w:t>accordance</w:t>
      </w:r>
      <w:r w:rsidR="00755A56">
        <w:t>, an</w:t>
      </w:r>
      <w:r w:rsidR="009B21C3">
        <w:t xml:space="preserve"> earlier study reported that inhaled HK elicited bronchoconstriction in allergic sheep</w:t>
      </w:r>
      <w:r w:rsidR="006B11B7">
        <w:t>, which was predominantly driven by bradykinin</w:t>
      </w:r>
      <w:r w:rsidR="00102CED">
        <w:fldChar w:fldCharType="begin">
          <w:fldData xml:space="preserve">PEVuZE5vdGU+PENpdGU+PEF1dGhvcj5Gb3J0ZXphPC9BdXRob3I+PFllYXI+MTk5NjwvWWVhcj48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</w:fldData>
        </w:fldChar>
      </w:r>
      <w:r w:rsidR="00884678">
        <w:instrText xml:space="preserve"> ADDIN EN.CITE </w:instrText>
      </w:r>
      <w:r w:rsidR="00884678">
        <w:fldChar w:fldCharType="begin">
          <w:fldData xml:space="preserve">PEVuZE5vdGU+PENpdGU+PEF1dGhvcj5Gb3J0ZXphPC9BdXRob3I+PFllYXI+MTk5NjwvWWVhcj48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</w:fldData>
        </w:fldChar>
      </w:r>
      <w:r w:rsidR="00884678">
        <w:instrText xml:space="preserve"> ADDIN EN.CITE.DATA </w:instrText>
      </w:r>
      <w:r w:rsidR="00884678">
        <w:fldChar w:fldCharType="end"/>
      </w:r>
      <w:r w:rsidR="00102CED">
        <w:fldChar w:fldCharType="separate"/>
      </w:r>
      <w:r w:rsidR="00884678">
        <w:rPr>
          <w:noProof/>
        </w:rPr>
        <w:t>(18)</w:t>
      </w:r>
      <w:r w:rsidR="00102CED">
        <w:fldChar w:fldCharType="end"/>
      </w:r>
      <w:r w:rsidR="007B035C">
        <w:t xml:space="preserve"> and a </w:t>
      </w:r>
      <w:r w:rsidR="00B65AED">
        <w:t>d</w:t>
      </w:r>
      <w:r w:rsidR="005E508E">
        <w:t>irect b</w:t>
      </w:r>
      <w:r w:rsidR="00937F46">
        <w:t>radykinin</w:t>
      </w:r>
      <w:r w:rsidR="002F2EC0">
        <w:t xml:space="preserve"> challenge in </w:t>
      </w:r>
      <w:r w:rsidR="005E508E">
        <w:t xml:space="preserve">rats and sheep likewise </w:t>
      </w:r>
      <w:r w:rsidR="00C63E32">
        <w:t>enhanced</w:t>
      </w:r>
      <w:r w:rsidR="005E508E">
        <w:t xml:space="preserve"> </w:t>
      </w:r>
      <w:r w:rsidR="00E435F6">
        <w:t>airway hyperresponsiveness (</w:t>
      </w:r>
      <w:r w:rsidR="005E508E">
        <w:t>AHR</w:t>
      </w:r>
      <w:r w:rsidR="00E435F6">
        <w:t>)</w:t>
      </w:r>
      <w:r w:rsidR="00CF51F6">
        <w:fldChar w:fldCharType="begin">
          <w:fldData xml:space="preserve">PEVuZE5vdGU+PENpdGU+PEF1dGhvcj5IYW5ub248L0F1dGhvcj48WWVhcj4yMDAxPC9ZZWFyPjxS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</w:fldData>
        </w:fldChar>
      </w:r>
      <w:r w:rsidR="00884678">
        <w:instrText xml:space="preserve"> ADDIN EN.CITE </w:instrText>
      </w:r>
      <w:r w:rsidR="00884678">
        <w:fldChar w:fldCharType="begin">
          <w:fldData xml:space="preserve">PEVuZE5vdGU+PENpdGU+PEF1dGhvcj5IYW5ub248L0F1dGhvcj48WWVhcj4yMDAxPC9ZZWFyPjxS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</w:fldData>
        </w:fldChar>
      </w:r>
      <w:r w:rsidR="00884678">
        <w:instrText xml:space="preserve"> ADDIN EN.CITE.DATA </w:instrText>
      </w:r>
      <w:r w:rsidR="00884678">
        <w:fldChar w:fldCharType="end"/>
      </w:r>
      <w:r w:rsidR="00CF51F6">
        <w:fldChar w:fldCharType="separate"/>
      </w:r>
      <w:r w:rsidR="00884678">
        <w:rPr>
          <w:noProof/>
        </w:rPr>
        <w:t>(1, 22)</w:t>
      </w:r>
      <w:r w:rsidR="00CF51F6">
        <w:fldChar w:fldCharType="end"/>
      </w:r>
      <w:r w:rsidR="002F2EC0">
        <w:t>.</w:t>
      </w:r>
      <w:r w:rsidR="00816796">
        <w:t xml:space="preserve"> </w:t>
      </w:r>
      <w:r w:rsidR="00E66ECE">
        <w:t>Bradykinin exerts its effect after binding to either bradykinin receptor 1 (B1</w:t>
      </w:r>
      <w:r w:rsidR="00325533">
        <w:t>R</w:t>
      </w:r>
      <w:r w:rsidR="00E66ECE">
        <w:t>) or bradykinin receptor 2 (B2</w:t>
      </w:r>
      <w:r w:rsidR="00325533">
        <w:t>R</w:t>
      </w:r>
      <w:r w:rsidR="00E66ECE">
        <w:t xml:space="preserve">). </w:t>
      </w:r>
      <w:r w:rsidR="007B035C">
        <w:t xml:space="preserve">Blocking </w:t>
      </w:r>
      <w:r w:rsidR="00C50AE6">
        <w:t xml:space="preserve">these </w:t>
      </w:r>
      <w:r w:rsidR="00030F31">
        <w:t xml:space="preserve">bradykinin </w:t>
      </w:r>
      <w:r w:rsidR="00C50AE6">
        <w:t xml:space="preserve">receptors </w:t>
      </w:r>
      <w:r w:rsidR="00147C85">
        <w:t xml:space="preserve">has been shown to </w:t>
      </w:r>
      <w:r w:rsidR="00C50AE6">
        <w:t xml:space="preserve"> attenuate AHR</w:t>
      </w:r>
      <w:r w:rsidR="00191766">
        <w:t xml:space="preserve"> in various asthma models</w:t>
      </w:r>
      <w:r w:rsidR="00325533">
        <w:fldChar w:fldCharType="begin"/>
      </w:r>
      <w:r w:rsidR="00A5406B">
        <w:instrText xml:space="preserve"> ADDIN EN.CITE &lt;EndNote&gt;&lt;Cite&gt;&lt;Author&gt;Abraham&lt;/Author&gt;&lt;Year&gt;2006&lt;/Year&gt;&lt;RecNum&gt;22&lt;/RecNum&gt;&lt;DisplayText&gt;(3)&lt;/DisplayText&gt;&lt;record&gt;&lt;rec-number&gt;22&lt;/rec-number&gt;&lt;foreign-keys&gt;&lt;key app="EN" db-id="29xxveat4svvrherza8xw52trd99vsd9rttd" timestamp="1510756883"&gt;22&lt;/key&gt;&lt;/foreign-keys&gt;&lt;ref-type name="Journal Article"&gt;17&lt;/ref-type&gt;&lt;contributors&gt;&lt;authors&gt;&lt;author&gt;Abraham, W. M.&lt;/author&gt;&lt;author&gt;Scuri, M.&lt;/author&gt;&lt;author&gt;Farmer, S. G.&lt;/author&gt;&lt;/authors&gt;&lt;/contributors&gt;&lt;auth-address&gt;Miller School of Medicine, University of Miami at Mount Sinai Medical Center, 4300 Alton Road, Miami Beach, Florida 33140, USA. abraham@msmc.com&lt;/auth-address&gt;&lt;titles&gt;&lt;title&gt;Peptide and non-peptide bradykinin receptor antagonists: role in allergic airway disease&lt;/title&gt;&lt;secondary-title&gt;Eur J Pharmacol&lt;/secondary-title&gt;&lt;/titles&gt;&lt;periodical&gt;&lt;full-title&gt;Eur J Pharmacol&lt;/full-title&gt;&lt;/periodical&gt;&lt;pages&gt;215-21&lt;/pages&gt;&lt;volume&gt;533&lt;/volume&gt;&lt;number&gt;1-3&lt;/number&gt;&lt;keywords&gt;&lt;keyword&gt;Animals&lt;/keyword&gt;&lt;keyword&gt;Anti-Inflammatory Agents, Non-Steroidal/*pharmacology/therapeutic use&lt;/keyword&gt;&lt;keyword&gt;Asthma/drug therapy/metabolism&lt;/keyword&gt;&lt;keyword&gt;Bradykinin/*analogs &amp;amp; derivatives/metabolism/pharmacology/therapeutic use&lt;/keyword&gt;&lt;keyword&gt;*Bradykinin B2 Receptor Antagonists&lt;/keyword&gt;&lt;keyword&gt;Disease Models, Animal&lt;/keyword&gt;&lt;keyword&gt;Humans&lt;/keyword&gt;&lt;keyword&gt;Quinolines/*pharmacology/therapeutic use&lt;/keyword&gt;&lt;keyword&gt;Receptor, Bradykinin B2/metabolism&lt;/keyword&gt;&lt;keyword&gt;Respiratory System/drug effects/metabolism&lt;/keyword&gt;&lt;keyword&gt;Tissue Kallikreins/metabolism&lt;/keyword&gt;&lt;/keywords&gt;&lt;dates&gt;&lt;year&gt;2006&lt;/year&gt;&lt;pub-dates&gt;&lt;date&gt;Mar 08&lt;/date&gt;&lt;/pub-dates&gt;&lt;/dates&gt;&lt;isbn&gt;0014-2999 (Print)&amp;#xD;0014-2999 (Linking)&lt;/isbn&gt;&lt;accession-num&gt;16455073&lt;/accession-num&gt;&lt;urls&gt;&lt;related-urls&gt;&lt;url&gt;https://www.ncbi.nlm.nih.gov/pubmed/16455073&lt;/url&gt;&lt;/related-urls&gt;&lt;/urls&gt;&lt;electronic-resource-num&gt;10.1016/j.ejphar.2005.12.071&lt;/electronic-resource-num&gt;&lt;/record&gt;&lt;/Cite&gt;&lt;/EndNote&gt;</w:instrText>
      </w:r>
      <w:r w:rsidR="00325533">
        <w:fldChar w:fldCharType="separate"/>
      </w:r>
      <w:r w:rsidR="00A5406B">
        <w:rPr>
          <w:noProof/>
        </w:rPr>
        <w:t>(3)</w:t>
      </w:r>
      <w:r w:rsidR="00325533">
        <w:fldChar w:fldCharType="end"/>
      </w:r>
      <w:r w:rsidR="00C50AE6">
        <w:t xml:space="preserve">. It is </w:t>
      </w:r>
      <w:r w:rsidR="003B225F">
        <w:t>still in debate</w:t>
      </w:r>
      <w:r w:rsidR="00C50AE6">
        <w:t xml:space="preserve"> which</w:t>
      </w:r>
      <w:r w:rsidR="00911583">
        <w:t xml:space="preserve"> of the</w:t>
      </w:r>
      <w:r w:rsidR="00C50AE6">
        <w:t xml:space="preserve"> bradykinin receptor</w:t>
      </w:r>
      <w:r w:rsidR="00AC2403">
        <w:t>s</w:t>
      </w:r>
      <w:r w:rsidR="00C50AE6">
        <w:t xml:space="preserve"> </w:t>
      </w:r>
      <w:r w:rsidR="00D30DB6">
        <w:t>is responsible for bronchoconstriction</w:t>
      </w:r>
      <w:r w:rsidR="00B75936">
        <w:t xml:space="preserve">, </w:t>
      </w:r>
      <w:r w:rsidR="00C50AE6">
        <w:t>B</w:t>
      </w:r>
      <w:r w:rsidR="00325533">
        <w:t>1R</w:t>
      </w:r>
      <w:r w:rsidR="00EF7DEF">
        <w:fldChar w:fldCharType="begin">
          <w:fldData xml:space="preserve">PEVuZE5vdGU+PENpdGU+PEF1dGhvcj5WYXNxdWV6LVBpbnRvPC9BdXRob3I+PFllYXI+MjAxMDwv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</w:fldData>
        </w:fldChar>
      </w:r>
      <w:r w:rsidR="00884678">
        <w:instrText xml:space="preserve"> ADDIN EN.CITE </w:instrText>
      </w:r>
      <w:r w:rsidR="00884678">
        <w:fldChar w:fldCharType="begin">
          <w:fldData xml:space="preserve">PEVuZE5vdGU+PENpdGU+PEF1dGhvcj5WYXNxdWV6LVBpbnRvPC9BdXRob3I+PFllYXI+MjAxMDwv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</w:fldData>
        </w:fldChar>
      </w:r>
      <w:r w:rsidR="00884678">
        <w:instrText xml:space="preserve"> ADDIN EN.CITE.DATA </w:instrText>
      </w:r>
      <w:r w:rsidR="00884678">
        <w:fldChar w:fldCharType="end"/>
      </w:r>
      <w:r w:rsidR="00EF7DEF">
        <w:fldChar w:fldCharType="separate"/>
      </w:r>
      <w:r w:rsidR="00884678">
        <w:rPr>
          <w:noProof/>
        </w:rPr>
        <w:t>(20, 46)</w:t>
      </w:r>
      <w:r w:rsidR="00EF7DEF">
        <w:fldChar w:fldCharType="end"/>
      </w:r>
      <w:r w:rsidR="00C50AE6">
        <w:t xml:space="preserve"> </w:t>
      </w:r>
      <w:r w:rsidR="00B75936">
        <w:t xml:space="preserve">or </w:t>
      </w:r>
      <w:r w:rsidR="00C50AE6">
        <w:t>B2</w:t>
      </w:r>
      <w:r w:rsidR="00325533">
        <w:t>R</w:t>
      </w:r>
      <w:r w:rsidR="00615DAF">
        <w:fldChar w:fldCharType="begin">
          <w:fldData xml:space="preserve">PEVuZE5vdGU+PENpdGU+PEF1dGhvcj5BYnJhaGFtPC9BdXRob3I+PFllYXI+MTk5MTwvWWVhcj48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</w:fldData>
        </w:fldChar>
      </w:r>
      <w:r w:rsidR="00884678">
        <w:instrText xml:space="preserve"> ADDIN EN.CITE </w:instrText>
      </w:r>
      <w:r w:rsidR="00884678">
        <w:fldChar w:fldCharType="begin">
          <w:fldData xml:space="preserve">PEVuZE5vdGU+PENpdGU+PEF1dGhvcj5BYnJhaGFtPC9BdXRob3I+PFllYXI+MTk5MTwvWWVhcj48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</w:fldData>
        </w:fldChar>
      </w:r>
      <w:r w:rsidR="00884678">
        <w:instrText xml:space="preserve"> ADDIN EN.CITE.DATA </w:instrText>
      </w:r>
      <w:r w:rsidR="00884678">
        <w:fldChar w:fldCharType="end"/>
      </w:r>
      <w:r w:rsidR="00615DAF">
        <w:fldChar w:fldCharType="separate"/>
      </w:r>
      <w:r w:rsidR="00884678">
        <w:rPr>
          <w:noProof/>
        </w:rPr>
        <w:t>(2, 44)</w:t>
      </w:r>
      <w:r w:rsidR="00615DAF">
        <w:fldChar w:fldCharType="end"/>
      </w:r>
      <w:r w:rsidR="00C50AE6">
        <w:t xml:space="preserve">. </w:t>
      </w:r>
      <w:r w:rsidR="00B75936">
        <w:t xml:space="preserve">Rather than by blocking </w:t>
      </w:r>
      <w:r w:rsidR="00755A56">
        <w:t>bradykinin receptor</w:t>
      </w:r>
      <w:r w:rsidR="00147C85">
        <w:t>s</w:t>
      </w:r>
      <w:r w:rsidR="00755A56">
        <w:t xml:space="preserve">, </w:t>
      </w:r>
      <w:r w:rsidR="00B75936">
        <w:t xml:space="preserve">we here interfered with </w:t>
      </w:r>
      <w:r w:rsidR="00755A56">
        <w:t xml:space="preserve">bradykinin signaling </w:t>
      </w:r>
      <w:r w:rsidR="00B75936">
        <w:t xml:space="preserve">by </w:t>
      </w:r>
      <w:r w:rsidR="00755A56">
        <w:t>complete</w:t>
      </w:r>
      <w:r w:rsidR="00053814">
        <w:t xml:space="preserve"> </w:t>
      </w:r>
      <w:r w:rsidR="00755A56">
        <w:t>or partial</w:t>
      </w:r>
      <w:r w:rsidR="00053814">
        <w:t xml:space="preserve"> </w:t>
      </w:r>
      <w:r w:rsidR="0090660A">
        <w:t>(</w:t>
      </w:r>
      <w:r w:rsidR="0090660A" w:rsidRPr="007F7269">
        <w:t xml:space="preserve"> </w:t>
      </w:r>
      <w:r w:rsidR="0090660A">
        <w:t xml:space="preserve"> ̴75</w:t>
      </w:r>
      <w:r w:rsidR="0090660A" w:rsidRPr="007F7269">
        <w:t>%</w:t>
      </w:r>
      <w:r w:rsidR="0090660A">
        <w:t>)</w:t>
      </w:r>
      <w:r w:rsidR="0090660A" w:rsidRPr="007F7269">
        <w:t xml:space="preserve"> </w:t>
      </w:r>
      <w:r w:rsidR="007428D4">
        <w:t>elimination</w:t>
      </w:r>
      <w:r w:rsidR="0091523F">
        <w:t xml:space="preserve"> of kininogen</w:t>
      </w:r>
      <w:r w:rsidR="00755A56">
        <w:t xml:space="preserve">, the substrate for bradykinin release. </w:t>
      </w:r>
      <w:r w:rsidR="00EA03A9">
        <w:t xml:space="preserve">The fact that kininogen deficiency (tested in mice of a BALB/c genetic background) and ASO mediated inhibition of kininogen production (tested in C57Bl/6J mice) </w:t>
      </w:r>
      <w:r w:rsidR="00E752A9">
        <w:t xml:space="preserve">show very similar results, </w:t>
      </w:r>
      <w:r w:rsidR="00EA03A9">
        <w:t xml:space="preserve">indicates that partial removal of kininogen in already sensitized mice is sufficient to prevent </w:t>
      </w:r>
      <w:r w:rsidR="00E752A9">
        <w:t xml:space="preserve">the rise in Penh </w:t>
      </w:r>
      <w:r w:rsidR="00EA03A9">
        <w:t>to methacholine and that the role of kininogen does not depend on the mouse strain used. Together</w:t>
      </w:r>
      <w:r w:rsidR="0090660A">
        <w:t xml:space="preserve"> o</w:t>
      </w:r>
      <w:r w:rsidR="00D30DB6">
        <w:t xml:space="preserve">ur data suggest </w:t>
      </w:r>
      <w:r w:rsidR="00C50AE6">
        <w:t xml:space="preserve">that </w:t>
      </w:r>
      <w:r w:rsidR="0091523F">
        <w:t>kininogen</w:t>
      </w:r>
      <w:r w:rsidR="0090660A">
        <w:t xml:space="preserve"> </w:t>
      </w:r>
      <w:r w:rsidR="00D30DB6">
        <w:t xml:space="preserve">contributes to </w:t>
      </w:r>
      <w:r w:rsidR="00E752A9">
        <w:t xml:space="preserve">the </w:t>
      </w:r>
      <w:r w:rsidR="00D30DB6">
        <w:t xml:space="preserve">methacholine induced </w:t>
      </w:r>
      <w:r w:rsidR="00E752A9">
        <w:t xml:space="preserve">increase in Penh </w:t>
      </w:r>
      <w:r w:rsidR="00D30DB6">
        <w:t>in HDM sensitized mice</w:t>
      </w:r>
      <w:r w:rsidR="00480731">
        <w:t xml:space="preserve">. </w:t>
      </w:r>
    </w:p>
    <w:p w14:paraId="5A23CF03" w14:textId="77777777" w:rsidR="00442545" w:rsidRDefault="00442545" w:rsidP="00047EFB">
      <w:pPr>
        <w:spacing w:after="0" w:line="480" w:lineRule="auto"/>
        <w:jc w:val="both"/>
      </w:pPr>
    </w:p>
    <w:p w14:paraId="2AC987A6" w14:textId="0ED15CF6" w:rsidR="00C4566E" w:rsidRDefault="00F04297" w:rsidP="00047EFB">
      <w:pPr>
        <w:spacing w:after="0" w:line="480" w:lineRule="auto"/>
        <w:jc w:val="both"/>
      </w:pPr>
      <w:r>
        <w:t>Kininogen</w:t>
      </w:r>
      <w:r w:rsidR="000E322E">
        <w:t xml:space="preserve"> derived</w:t>
      </w:r>
      <w:r w:rsidR="00C4566E">
        <w:t xml:space="preserve"> bradykinin</w:t>
      </w:r>
      <w:r w:rsidR="00782141">
        <w:t xml:space="preserve"> </w:t>
      </w:r>
      <w:r w:rsidR="00951786">
        <w:t xml:space="preserve">has been implicated in </w:t>
      </w:r>
      <w:r w:rsidR="00146E07">
        <w:t>inflammatory responses in asthma</w:t>
      </w:r>
      <w:r w:rsidR="00951786">
        <w:t>,</w:t>
      </w:r>
      <w:r w:rsidR="00146E07">
        <w:t xml:space="preserve"> including</w:t>
      </w:r>
      <w:r w:rsidR="000E322E">
        <w:t xml:space="preserve"> mucus production and vascular permeability</w:t>
      </w:r>
      <w:r w:rsidR="00483D8F">
        <w:fldChar w:fldCharType="begin">
          <w:fldData xml:space="preserve">PEVuZE5vdGU+PENpdGU+PEF1dGhvcj5CYXJhbml1azwvQXV0aG9yPjxZZWFyPjE5OTA8L1llYXI+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</w:fldData>
        </w:fldChar>
      </w:r>
      <w:r w:rsidR="00884678">
        <w:instrText xml:space="preserve"> ADDIN EN.CITE </w:instrText>
      </w:r>
      <w:r w:rsidR="00884678">
        <w:fldChar w:fldCharType="begin">
          <w:fldData xml:space="preserve">PEVuZE5vdGU+PENpdGU+PEF1dGhvcj5CYXJhbml1azwvQXV0aG9yPjxZZWFyPjE5OTA8L1llYXI+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</w:fldData>
        </w:fldChar>
      </w:r>
      <w:r w:rsidR="00884678">
        <w:instrText xml:space="preserve"> ADDIN EN.CITE.DATA </w:instrText>
      </w:r>
      <w:r w:rsidR="00884678">
        <w:fldChar w:fldCharType="end"/>
      </w:r>
      <w:r w:rsidR="00483D8F">
        <w:fldChar w:fldCharType="separate"/>
      </w:r>
      <w:r w:rsidR="00884678">
        <w:rPr>
          <w:noProof/>
        </w:rPr>
        <w:t>(5, 24)</w:t>
      </w:r>
      <w:r w:rsidR="00483D8F">
        <w:fldChar w:fldCharType="end"/>
      </w:r>
      <w:r w:rsidR="000E322E">
        <w:t xml:space="preserve">. </w:t>
      </w:r>
      <w:r w:rsidR="00483D8F">
        <w:t xml:space="preserve">Furthermore, </w:t>
      </w:r>
      <w:r w:rsidR="004E5C12">
        <w:t>b</w:t>
      </w:r>
      <w:r w:rsidR="00131AB6">
        <w:t>locking B1</w:t>
      </w:r>
      <w:r w:rsidR="00325533">
        <w:t>R</w:t>
      </w:r>
      <w:r w:rsidR="00131AB6">
        <w:t xml:space="preserve"> in</w:t>
      </w:r>
      <w:r w:rsidR="00325533">
        <w:t xml:space="preserve"> </w:t>
      </w:r>
      <w:r w:rsidR="00131AB6">
        <w:t>murine asthma model</w:t>
      </w:r>
      <w:r w:rsidR="00325533">
        <w:t>s</w:t>
      </w:r>
      <w:r w:rsidR="00131AB6">
        <w:t xml:space="preserve"> </w:t>
      </w:r>
      <w:r w:rsidR="00951786">
        <w:t xml:space="preserve">making </w:t>
      </w:r>
      <w:r w:rsidR="00951786">
        <w:lastRenderedPageBreak/>
        <w:t xml:space="preserve">use of ovalbumin sensitization and challenge </w:t>
      </w:r>
      <w:r w:rsidR="00131AB6">
        <w:t xml:space="preserve">resulted in lower </w:t>
      </w:r>
      <w:r w:rsidR="004E5C12">
        <w:t>airway</w:t>
      </w:r>
      <w:r w:rsidR="00131AB6">
        <w:t xml:space="preserve"> eosinophil</w:t>
      </w:r>
      <w:r w:rsidR="004E5C12">
        <w:t>ia</w:t>
      </w:r>
      <w:r w:rsidR="00D22FC8">
        <w:fldChar w:fldCharType="begin">
          <w:fldData xml:space="preserve">PEVuZE5vdGU+PENpdGU+PEF1dGhvcj5FcmljPC9BdXRob3I+PFllYXI+MjAwMzwvWWVhcj48UmVj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=
</w:fldData>
        </w:fldChar>
      </w:r>
      <w:r w:rsidR="00884678">
        <w:instrText xml:space="preserve"> ADDIN EN.CITE </w:instrText>
      </w:r>
      <w:r w:rsidR="00884678">
        <w:fldChar w:fldCharType="begin">
          <w:fldData xml:space="preserve">PEVuZE5vdGU+PENpdGU+PEF1dGhvcj5FcmljPC9BdXRob3I+PFllYXI+MjAwMzwvWWVhcj48UmVj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=
</w:fldData>
        </w:fldChar>
      </w:r>
      <w:r w:rsidR="00884678">
        <w:instrText xml:space="preserve"> ADDIN EN.CITE.DATA </w:instrText>
      </w:r>
      <w:r w:rsidR="00884678">
        <w:fldChar w:fldCharType="end"/>
      </w:r>
      <w:r w:rsidR="00D22FC8">
        <w:fldChar w:fldCharType="separate"/>
      </w:r>
      <w:r w:rsidR="00884678">
        <w:rPr>
          <w:noProof/>
        </w:rPr>
        <w:t>(16, 46)</w:t>
      </w:r>
      <w:r w:rsidR="00D22FC8">
        <w:fldChar w:fldCharType="end"/>
      </w:r>
      <w:r w:rsidR="00131AB6">
        <w:t xml:space="preserve">. </w:t>
      </w:r>
      <w:r w:rsidR="00782141">
        <w:t>In our HDM induced asthma model</w:t>
      </w:r>
      <w:r w:rsidR="00CD46FF">
        <w:t xml:space="preserve">, </w:t>
      </w:r>
      <w:r w:rsidR="00951786">
        <w:t xml:space="preserve">neither </w:t>
      </w:r>
      <w:r w:rsidR="007428D4">
        <w:t>genetic kininogen deficiency</w:t>
      </w:r>
      <w:r w:rsidR="00782141">
        <w:t xml:space="preserve"> </w:t>
      </w:r>
      <w:r w:rsidR="00951786">
        <w:t>n</w:t>
      </w:r>
      <w:r w:rsidR="00782141">
        <w:t>or kininogen depletion post sensitization</w:t>
      </w:r>
      <w:r w:rsidR="00191766">
        <w:t xml:space="preserve"> </w:t>
      </w:r>
      <w:r w:rsidR="007428D4">
        <w:t>w</w:t>
      </w:r>
      <w:r w:rsidR="00782141">
        <w:t>ere</w:t>
      </w:r>
      <w:r w:rsidR="00131AB6">
        <w:t xml:space="preserve"> associated with altered</w:t>
      </w:r>
      <w:r w:rsidR="00483D8F">
        <w:t xml:space="preserve"> airway</w:t>
      </w:r>
      <w:r w:rsidR="00131AB6">
        <w:t xml:space="preserve"> eosinophil</w:t>
      </w:r>
      <w:r w:rsidR="00483D8F">
        <w:t>ia</w:t>
      </w:r>
      <w:r w:rsidR="00131AB6">
        <w:t>,</w:t>
      </w:r>
      <w:r w:rsidR="000E322E">
        <w:t xml:space="preserve"> mucus production</w:t>
      </w:r>
      <w:r w:rsidR="007428D4">
        <w:t xml:space="preserve"> or</w:t>
      </w:r>
      <w:r w:rsidR="00191766">
        <w:t xml:space="preserve"> IgM levels</w:t>
      </w:r>
      <w:r w:rsidR="00CD46FF">
        <w:t xml:space="preserve"> </w:t>
      </w:r>
      <w:r w:rsidR="007428D4">
        <w:t xml:space="preserve">in BALF </w:t>
      </w:r>
      <w:r w:rsidR="00951786">
        <w:t xml:space="preserve">(reflecting </w:t>
      </w:r>
      <w:r w:rsidR="00CD46FF">
        <w:t>plasma leakage</w:t>
      </w:r>
      <w:r w:rsidR="00951786">
        <w:t>)</w:t>
      </w:r>
      <w:r w:rsidR="00CD46FF">
        <w:t>.</w:t>
      </w:r>
      <w:r w:rsidR="00F658A9">
        <w:t xml:space="preserve"> </w:t>
      </w:r>
      <w:r w:rsidR="00131AB6">
        <w:t>These discrepancies might in part be explained by differen</w:t>
      </w:r>
      <w:r w:rsidR="003E0315">
        <w:t>t allergen</w:t>
      </w:r>
      <w:r w:rsidR="00951786">
        <w:t>s</w:t>
      </w:r>
      <w:r w:rsidR="00131AB6">
        <w:t xml:space="preserve"> </w:t>
      </w:r>
      <w:r w:rsidR="00D22FC8">
        <w:t xml:space="preserve">used </w:t>
      </w:r>
      <w:r w:rsidR="00074792">
        <w:t>between</w:t>
      </w:r>
      <w:r w:rsidR="00131AB6">
        <w:t xml:space="preserve"> experimental protocol</w:t>
      </w:r>
      <w:r w:rsidR="003E0315">
        <w:t xml:space="preserve">s. </w:t>
      </w:r>
      <w:r w:rsidR="00074792">
        <w:t xml:space="preserve">Mucus production is highly influenced by </w:t>
      </w:r>
      <w:r w:rsidR="008B1BD8">
        <w:t xml:space="preserve">the </w:t>
      </w:r>
      <w:r w:rsidR="00074792">
        <w:t>Th2 cytokines IL-4 and IL-13</w:t>
      </w:r>
      <w:r w:rsidR="008B1BD8">
        <w:t>,</w:t>
      </w:r>
      <w:r w:rsidR="00074792">
        <w:t xml:space="preserve"> which are more abundant in a</w:t>
      </w:r>
      <w:r w:rsidR="00675812">
        <w:t>n</w:t>
      </w:r>
      <w:r w:rsidR="00074792">
        <w:t xml:space="preserve"> HDM model compared to those in a</w:t>
      </w:r>
      <w:r w:rsidR="005B1D70">
        <w:t>n</w:t>
      </w:r>
      <w:r w:rsidR="00074792">
        <w:t xml:space="preserve"> </w:t>
      </w:r>
      <w:r w:rsidR="008B1BD8">
        <w:t>ovalbumin</w:t>
      </w:r>
      <w:r w:rsidR="00074792">
        <w:t xml:space="preserve"> model</w:t>
      </w:r>
      <w:r w:rsidR="009E0F0D">
        <w:fldChar w:fldCharType="begin">
          <w:fldData xml:space="preserve">PEVuZE5vdGU+PENpdGU+PEF1dGhvcj5Kb2huc29uPC9BdXRob3I+PFllYXI+MjAwNDwvWWVhcj48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</w:fldData>
        </w:fldChar>
      </w:r>
      <w:r w:rsidR="00884678">
        <w:instrText xml:space="preserve"> ADDIN EN.CITE </w:instrText>
      </w:r>
      <w:r w:rsidR="00884678">
        <w:fldChar w:fldCharType="begin">
          <w:fldData xml:space="preserve">PEVuZE5vdGU+PENpdGU+PEF1dGhvcj5Kb2huc29uPC9BdXRob3I+PFllYXI+MjAwNDwvWWVhcj48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</w:fldData>
        </w:fldChar>
      </w:r>
      <w:r w:rsidR="00884678">
        <w:instrText xml:space="preserve"> ADDIN EN.CITE.DATA </w:instrText>
      </w:r>
      <w:r w:rsidR="00884678">
        <w:fldChar w:fldCharType="end"/>
      </w:r>
      <w:r w:rsidR="009E0F0D">
        <w:fldChar w:fldCharType="separate"/>
      </w:r>
      <w:r w:rsidR="00884678">
        <w:rPr>
          <w:noProof/>
        </w:rPr>
        <w:t>(27)</w:t>
      </w:r>
      <w:r w:rsidR="009E0F0D">
        <w:fldChar w:fldCharType="end"/>
      </w:r>
      <w:r w:rsidR="00074792">
        <w:t xml:space="preserve">. Our data </w:t>
      </w:r>
      <w:r w:rsidR="008B1BD8">
        <w:t xml:space="preserve">indicate </w:t>
      </w:r>
      <w:r w:rsidR="00074792">
        <w:t xml:space="preserve">that </w:t>
      </w:r>
      <w:r w:rsidR="003B225F">
        <w:t>kininogen</w:t>
      </w:r>
      <w:r w:rsidR="00074792">
        <w:t xml:space="preserve"> did not affect Th2 response</w:t>
      </w:r>
      <w:r w:rsidR="008B1BD8">
        <w:t>s</w:t>
      </w:r>
      <w:r w:rsidR="00074792">
        <w:t xml:space="preserve">, </w:t>
      </w:r>
      <w:r w:rsidR="008B1BD8">
        <w:t xml:space="preserve">and </w:t>
      </w:r>
      <w:r w:rsidR="00074792">
        <w:t xml:space="preserve">therefore a possible small effect of </w:t>
      </w:r>
      <w:r w:rsidR="003B225F">
        <w:t>kininogen</w:t>
      </w:r>
      <w:r w:rsidR="00074792">
        <w:t xml:space="preserve"> derived bradykinin on mucus production might not be detected</w:t>
      </w:r>
      <w:r w:rsidR="007F08BA">
        <w:t xml:space="preserve"> in the present study</w:t>
      </w:r>
      <w:r w:rsidR="00074792">
        <w:t>. Against our expectations, HK elimination did not protect again</w:t>
      </w:r>
      <w:r w:rsidR="00483D8F">
        <w:t>st</w:t>
      </w:r>
      <w:r w:rsidR="00074792">
        <w:t xml:space="preserve"> plasma leakage</w:t>
      </w:r>
      <w:r w:rsidR="008B1BD8">
        <w:t xml:space="preserve"> into the bronchoalveolar space, which may be explained by an absent role for kininogen/bradykinin herein </w:t>
      </w:r>
      <w:r w:rsidR="004E02B4">
        <w:t>and/</w:t>
      </w:r>
      <w:r w:rsidR="008B1BD8">
        <w:t xml:space="preserve">or by </w:t>
      </w:r>
      <w:r w:rsidR="00074792">
        <w:t>HDM derived protease</w:t>
      </w:r>
      <w:r w:rsidR="007F08BA">
        <w:t>s disrupting</w:t>
      </w:r>
      <w:r w:rsidR="00074792">
        <w:t xml:space="preserve"> </w:t>
      </w:r>
      <w:r w:rsidR="008B1BD8">
        <w:t>barrier function</w:t>
      </w:r>
      <w:r w:rsidR="007F08BA">
        <w:t xml:space="preserve"> in a </w:t>
      </w:r>
      <w:r w:rsidR="008B1BD8">
        <w:t>manner</w:t>
      </w:r>
      <w:r w:rsidR="007F08BA">
        <w:t xml:space="preserve"> that</w:t>
      </w:r>
      <w:r w:rsidR="00B3374C">
        <w:t xml:space="preserve"> outweighed</w:t>
      </w:r>
      <w:r w:rsidR="00074792">
        <w:t xml:space="preserve"> bradykinin </w:t>
      </w:r>
      <w:r w:rsidR="007F08BA">
        <w:t>mediated</w:t>
      </w:r>
      <w:r w:rsidR="00074792">
        <w:t xml:space="preserve"> vascular permeability. </w:t>
      </w:r>
      <w:r w:rsidR="002E688B">
        <w:t xml:space="preserve">The Th2 response </w:t>
      </w:r>
      <w:r w:rsidR="00E058E1">
        <w:t>including</w:t>
      </w:r>
      <w:r w:rsidR="002E688B">
        <w:t xml:space="preserve"> </w:t>
      </w:r>
      <w:r w:rsidR="00483D8F">
        <w:t>airway</w:t>
      </w:r>
      <w:r w:rsidR="002E688B">
        <w:t xml:space="preserve"> eosinophilia is </w:t>
      </w:r>
      <w:r w:rsidR="007F08BA">
        <w:t>much stronger</w:t>
      </w:r>
      <w:r w:rsidR="002E688B">
        <w:t xml:space="preserve"> after HDM </w:t>
      </w:r>
      <w:r w:rsidR="004E02B4">
        <w:t>than after ovalbumin challenge</w:t>
      </w:r>
      <w:r w:rsidR="009E0F0D">
        <w:fldChar w:fldCharType="begin">
          <w:fldData xml:space="preserve">PEVuZE5vdGU+PENpdGU+PEF1dGhvcj5Kb2huc29uPC9BdXRob3I+PFllYXI+MjAwNDwvWWVhcj48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</w:fldData>
        </w:fldChar>
      </w:r>
      <w:r w:rsidR="00884678">
        <w:instrText xml:space="preserve"> ADDIN EN.CITE </w:instrText>
      </w:r>
      <w:r w:rsidR="00884678">
        <w:fldChar w:fldCharType="begin">
          <w:fldData xml:space="preserve">PEVuZE5vdGU+PENpdGU+PEF1dGhvcj5Kb2huc29uPC9BdXRob3I+PFllYXI+MjAwNDwvWWVhcj48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</w:fldData>
        </w:fldChar>
      </w:r>
      <w:r w:rsidR="00884678">
        <w:instrText xml:space="preserve"> ADDIN EN.CITE.DATA </w:instrText>
      </w:r>
      <w:r w:rsidR="00884678">
        <w:fldChar w:fldCharType="end"/>
      </w:r>
      <w:r w:rsidR="009E0F0D">
        <w:fldChar w:fldCharType="separate"/>
      </w:r>
      <w:r w:rsidR="00884678">
        <w:rPr>
          <w:noProof/>
        </w:rPr>
        <w:t>(27)</w:t>
      </w:r>
      <w:r w:rsidR="009E0F0D">
        <w:fldChar w:fldCharType="end"/>
      </w:r>
      <w:r w:rsidR="002E688B">
        <w:t>.</w:t>
      </w:r>
      <w:r w:rsidR="00E300B2">
        <w:t xml:space="preserve"> It is possible that the small difference</w:t>
      </w:r>
      <w:r w:rsidR="00454F85">
        <w:t>s</w:t>
      </w:r>
      <w:r w:rsidR="00E300B2">
        <w:t xml:space="preserve"> in eosinophil</w:t>
      </w:r>
      <w:r w:rsidR="004E02B4">
        <w:t xml:space="preserve"> influx</w:t>
      </w:r>
      <w:r w:rsidR="00E300B2">
        <w:t xml:space="preserve"> observed in </w:t>
      </w:r>
      <w:r w:rsidR="004E02B4">
        <w:t xml:space="preserve">ovalbumin </w:t>
      </w:r>
      <w:r w:rsidR="00E300B2">
        <w:t>model</w:t>
      </w:r>
      <w:r w:rsidR="00454F85">
        <w:t>s</w:t>
      </w:r>
      <w:r w:rsidR="004A5652">
        <w:fldChar w:fldCharType="begin">
          <w:fldData xml:space="preserve">PEVuZE5vdGU+PENpdGU+PEF1dGhvcj5WYXNxdWV6LVBpbnRvPC9BdXRob3I+PFllYXI+MjAxMDwv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=
</w:fldData>
        </w:fldChar>
      </w:r>
      <w:r w:rsidR="00884678">
        <w:instrText xml:space="preserve"> ADDIN EN.CITE </w:instrText>
      </w:r>
      <w:r w:rsidR="00884678">
        <w:fldChar w:fldCharType="begin">
          <w:fldData xml:space="preserve">PEVuZE5vdGU+PENpdGU+PEF1dGhvcj5WYXNxdWV6LVBpbnRvPC9BdXRob3I+PFllYXI+MjAxMDwv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=
</w:fldData>
        </w:fldChar>
      </w:r>
      <w:r w:rsidR="00884678">
        <w:instrText xml:space="preserve"> ADDIN EN.CITE.DATA </w:instrText>
      </w:r>
      <w:r w:rsidR="00884678">
        <w:fldChar w:fldCharType="end"/>
      </w:r>
      <w:r w:rsidR="004A5652">
        <w:fldChar w:fldCharType="separate"/>
      </w:r>
      <w:r w:rsidR="00884678">
        <w:rPr>
          <w:noProof/>
        </w:rPr>
        <w:t>(16, 46)</w:t>
      </w:r>
      <w:r w:rsidR="004A5652">
        <w:fldChar w:fldCharType="end"/>
      </w:r>
      <w:r w:rsidR="00E300B2">
        <w:t xml:space="preserve"> </w:t>
      </w:r>
      <w:r w:rsidR="00372263">
        <w:t>w</w:t>
      </w:r>
      <w:r w:rsidR="00454F85">
        <w:t>ere</w:t>
      </w:r>
      <w:r w:rsidR="00E300B2">
        <w:t xml:space="preserve"> overwhelmed in our HDM model. </w:t>
      </w:r>
      <w:r w:rsidR="00615DAF">
        <w:t xml:space="preserve">Alternatively, </w:t>
      </w:r>
      <w:r w:rsidR="00A150C1">
        <w:t xml:space="preserve">B1R and B2R may have opposite roles in eosinophil influx </w:t>
      </w:r>
      <w:r w:rsidR="009E0F0D">
        <w:fldChar w:fldCharType="begin">
          <w:fldData xml:space="preserve">PEVuZE5vdGU+PENpdGU+PEF1dGhvcj5HYW1hIExhbmRncmFmPC9BdXRob3I+PFllYXI+MjAwNDwv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</w:fldData>
        </w:fldChar>
      </w:r>
      <w:r w:rsidR="00884678">
        <w:instrText xml:space="preserve"> ADDIN EN.CITE </w:instrText>
      </w:r>
      <w:r w:rsidR="00884678">
        <w:fldChar w:fldCharType="begin">
          <w:fldData xml:space="preserve">PEVuZE5vdGU+PENpdGU+PEF1dGhvcj5HYW1hIExhbmRncmFmPC9BdXRob3I+PFllYXI+MjAwNDwv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</w:fldData>
        </w:fldChar>
      </w:r>
      <w:r w:rsidR="00884678">
        <w:instrText xml:space="preserve"> ADDIN EN.CITE.DATA </w:instrText>
      </w:r>
      <w:r w:rsidR="00884678">
        <w:fldChar w:fldCharType="end"/>
      </w:r>
      <w:r w:rsidR="009E0F0D">
        <w:fldChar w:fldCharType="separate"/>
      </w:r>
      <w:r w:rsidR="00884678">
        <w:rPr>
          <w:noProof/>
        </w:rPr>
        <w:t>(20)</w:t>
      </w:r>
      <w:r w:rsidR="009E0F0D">
        <w:fldChar w:fldCharType="end"/>
      </w:r>
      <w:r w:rsidR="00325533">
        <w:t xml:space="preserve"> </w:t>
      </w:r>
      <w:r w:rsidR="00A150C1">
        <w:t xml:space="preserve">, which may partially explain </w:t>
      </w:r>
      <w:r w:rsidR="00372263">
        <w:t xml:space="preserve">the </w:t>
      </w:r>
      <w:r w:rsidR="00074792">
        <w:t xml:space="preserve">similar </w:t>
      </w:r>
      <w:r w:rsidR="004E5C12">
        <w:t xml:space="preserve">numbers of airway </w:t>
      </w:r>
      <w:r w:rsidR="00074792">
        <w:t>eosinophil</w:t>
      </w:r>
      <w:r w:rsidR="004E5C12">
        <w:t>s</w:t>
      </w:r>
      <w:r w:rsidR="00074792">
        <w:t xml:space="preserve"> regardless </w:t>
      </w:r>
      <w:r w:rsidR="00A150C1">
        <w:t xml:space="preserve">of </w:t>
      </w:r>
      <w:r w:rsidR="00074792">
        <w:t xml:space="preserve">the presence of </w:t>
      </w:r>
      <w:r w:rsidR="004E5C12">
        <w:t>k</w:t>
      </w:r>
      <w:r w:rsidR="00372263">
        <w:t>ininogen</w:t>
      </w:r>
      <w:r w:rsidR="00074792">
        <w:t xml:space="preserve">. </w:t>
      </w:r>
      <w:r w:rsidR="00C40DED">
        <w:t>Our laboratory rec</w:t>
      </w:r>
      <w:r w:rsidR="00B64611">
        <w:t>ent</w:t>
      </w:r>
      <w:r w:rsidR="00C40DED">
        <w:t>ly</w:t>
      </w:r>
      <w:r w:rsidR="00B64611">
        <w:t xml:space="preserve"> report</w:t>
      </w:r>
      <w:r w:rsidR="00C40DED">
        <w:t>ed</w:t>
      </w:r>
      <w:r w:rsidR="00B64611">
        <w:t xml:space="preserve"> </w:t>
      </w:r>
      <w:r w:rsidR="004E5C12">
        <w:t>unaltered</w:t>
      </w:r>
      <w:r w:rsidR="00CC5AA0">
        <w:t xml:space="preserve"> allergic inflammation in </w:t>
      </w:r>
      <w:r w:rsidR="00B64611">
        <w:t>FXII KO</w:t>
      </w:r>
      <w:r w:rsidR="00CC5AA0">
        <w:t xml:space="preserve"> mice</w:t>
      </w:r>
      <w:r w:rsidR="00B64611">
        <w:t xml:space="preserve"> </w:t>
      </w:r>
      <w:r w:rsidR="00CC5AA0">
        <w:t>after HDM challenge</w:t>
      </w:r>
      <w:r w:rsidR="009E0F0D">
        <w:fldChar w:fldCharType="begin">
          <w:fldData xml:space="preserve">PEVuZE5vdGU+PENpdGU+PEF1dGhvcj5TdHJvbzwvQXV0aG9yPjxZZWFyPjIwMTc8L1llYXI+PFJl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==
</w:fldData>
        </w:fldChar>
      </w:r>
      <w:r w:rsidR="00884678">
        <w:instrText xml:space="preserve"> ADDIN EN.CITE </w:instrText>
      </w:r>
      <w:r w:rsidR="00884678">
        <w:fldChar w:fldCharType="begin">
          <w:fldData xml:space="preserve">PEVuZE5vdGU+PENpdGU+PEF1dGhvcj5TdHJvbzwvQXV0aG9yPjxZZWFyPjIwMTc8L1llYXI+PFJl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==
</w:fldData>
        </w:fldChar>
      </w:r>
      <w:r w:rsidR="00884678">
        <w:instrText xml:space="preserve"> ADDIN EN.CITE.DATA </w:instrText>
      </w:r>
      <w:r w:rsidR="00884678">
        <w:fldChar w:fldCharType="end"/>
      </w:r>
      <w:r w:rsidR="009E0F0D">
        <w:fldChar w:fldCharType="separate"/>
      </w:r>
      <w:r w:rsidR="00884678">
        <w:rPr>
          <w:noProof/>
        </w:rPr>
        <w:t>(42)</w:t>
      </w:r>
      <w:r w:rsidR="009E0F0D">
        <w:fldChar w:fldCharType="end"/>
      </w:r>
      <w:r w:rsidR="00CC5AA0">
        <w:t xml:space="preserve">, corroborating the data from </w:t>
      </w:r>
      <w:r w:rsidR="00675812">
        <w:t xml:space="preserve">the </w:t>
      </w:r>
      <w:r w:rsidR="00CC5AA0">
        <w:t>present study that kallikrein-kinin system activation does not influence allergic lung inflammation.</w:t>
      </w:r>
    </w:p>
    <w:p w14:paraId="1065B1D1" w14:textId="77777777" w:rsidR="008743BE" w:rsidRDefault="008743BE" w:rsidP="00047EFB">
      <w:pPr>
        <w:spacing w:after="0" w:line="480" w:lineRule="auto"/>
        <w:jc w:val="both"/>
      </w:pPr>
    </w:p>
    <w:p w14:paraId="28634F7B" w14:textId="235AE1BB" w:rsidR="00F11C3B" w:rsidRDefault="00430EF2" w:rsidP="00047EFB">
      <w:pPr>
        <w:spacing w:after="0" w:line="480" w:lineRule="auto"/>
        <w:jc w:val="both"/>
      </w:pPr>
      <w:r>
        <w:t xml:space="preserve">Compelling studies indicated that </w:t>
      </w:r>
      <w:r w:rsidR="008743BE">
        <w:t>AHR</w:t>
      </w:r>
      <w:r w:rsidR="00D574F4">
        <w:t xml:space="preserve"> </w:t>
      </w:r>
      <w:r w:rsidR="00B20D05">
        <w:t xml:space="preserve">and </w:t>
      </w:r>
      <w:r w:rsidR="008743BE">
        <w:t>pulmonary inflammatory responses</w:t>
      </w:r>
      <w:r w:rsidR="00B20D05">
        <w:t xml:space="preserve"> are closely interconnected</w:t>
      </w:r>
      <w:r w:rsidR="00B20D05" w:rsidRPr="00B20D05">
        <w:t xml:space="preserve"> </w:t>
      </w:r>
      <w:r w:rsidR="00B20D05">
        <w:t>in asthma</w:t>
      </w:r>
      <w:r w:rsidR="00736A3A">
        <w:t xml:space="preserve"> as m</w:t>
      </w:r>
      <w:r w:rsidR="008743BE">
        <w:t xml:space="preserve">any </w:t>
      </w:r>
      <w:r w:rsidR="00B20D05">
        <w:t xml:space="preserve">Th2 </w:t>
      </w:r>
      <w:r w:rsidR="008743BE">
        <w:t>inflammatory mediators are involved in the induction of AHR</w:t>
      </w:r>
      <w:r w:rsidR="00736A3A">
        <w:fldChar w:fldCharType="begin"/>
      </w:r>
      <w:r w:rsidR="00884678">
        <w:instrText xml:space="preserve"> ADDIN EN.CITE &lt;EndNote&gt;&lt;Cite&gt;&lt;Author&gt;Lambrecht&lt;/Author&gt;&lt;Year&gt;2015&lt;/Year&gt;&lt;RecNum&gt;37&lt;/RecNum&gt;&lt;DisplayText&gt;(30)&lt;/DisplayText&gt;&lt;record&gt;&lt;rec-number&gt;37&lt;/rec-number&gt;&lt;foreign-keys&gt;&lt;key app="EN" db-id="29xxveat4svvrherza8xw52trd99vsd9rttd" timestamp="1512402548"&gt;37&lt;/key&gt;&lt;/foreign-keys&gt;&lt;ref-type name="Journal Article"&gt;17&lt;/ref-type&gt;&lt;contributors&gt;&lt;authors&gt;&lt;author&gt;Lambrecht, B. N.&lt;/author&gt;&lt;author&gt;Hammad, H.&lt;/author&gt;&lt;/authors&gt;&lt;/contributors&gt;&lt;auth-address&gt;1] VIB Inflammation Research Center, Ghent University, Ghent, Belgium. [2] Department of Respiratory Medicine, University Hospital Ghent, Ghent, Belgium. [3] Department of Pulmonary Medicine, Erasmus MC, Rotterdam, the Netherlands.&amp;#xD;1] VIB Inflammation Research Center, Ghent University, Ghent, Belgium. [2] Department of Respiratory Medicine, University Hospital Ghent, Ghent, Belgium.&lt;/auth-address&gt;&lt;titles&gt;&lt;title&gt;The immunology of asthma&lt;/title&gt;&lt;secondary-title&gt;Nat Immunol&lt;/secondary-title&gt;&lt;/titles&gt;&lt;periodical&gt;&lt;full-title&gt;Nat Immunol&lt;/full-title&gt;&lt;/periodical&gt;&lt;pages&gt;45-56&lt;/pages&gt;&lt;volume&gt;16&lt;/volume&gt;&lt;number&gt;1&lt;/number&gt;&lt;keywords&gt;&lt;keyword&gt;Animals&lt;/keyword&gt;&lt;keyword&gt;Asthma/drug therapy/*immunology&lt;/keyword&gt;&lt;keyword&gt;Clinical Trials as Topic&lt;/keyword&gt;&lt;keyword&gt;Disease Models, Animal&lt;/keyword&gt;&lt;keyword&gt;Eosinophils/cytology/immunology&lt;/keyword&gt;&lt;keyword&gt;Humans&lt;/keyword&gt;&lt;keyword&gt;Th17 Cells/cytology/immunology&lt;/keyword&gt;&lt;keyword&gt;Th2 Cells/immunology&lt;/keyword&gt;&lt;/keywords&gt;&lt;dates&gt;&lt;year&gt;2015&lt;/year&gt;&lt;pub-dates&gt;&lt;date&gt;Jan&lt;/date&gt;&lt;/pub-dates&gt;&lt;/dates&gt;&lt;isbn&gt;1529-2916 (Electronic)&amp;#xD;1529-2908 (Linking)&lt;/isbn&gt;&lt;accession-num&gt;25521684&lt;/accession-num&gt;&lt;urls&gt;&lt;related-urls&gt;&lt;url&gt;https://www.ncbi.nlm.nih.gov/pubmed/25521684&lt;/url&gt;&lt;/related-urls&gt;&lt;/urls&gt;&lt;electronic-resource-num&gt;10.1038/ni.3049&lt;/electronic-resource-num&gt;&lt;/record&gt;&lt;/Cite&gt;&lt;/EndNote&gt;</w:instrText>
      </w:r>
      <w:r w:rsidR="00736A3A">
        <w:fldChar w:fldCharType="separate"/>
      </w:r>
      <w:r w:rsidR="00884678">
        <w:rPr>
          <w:noProof/>
        </w:rPr>
        <w:t>(30)</w:t>
      </w:r>
      <w:r w:rsidR="00736A3A">
        <w:fldChar w:fldCharType="end"/>
      </w:r>
      <w:r w:rsidR="008743BE">
        <w:t xml:space="preserve">. </w:t>
      </w:r>
      <w:r w:rsidR="00B20D05">
        <w:t>O</w:t>
      </w:r>
      <w:r w:rsidR="008743BE">
        <w:t xml:space="preserve">ur </w:t>
      </w:r>
      <w:r w:rsidR="00B20D05">
        <w:t>present study</w:t>
      </w:r>
      <w:r w:rsidR="008743BE">
        <w:t xml:space="preserve"> provide</w:t>
      </w:r>
      <w:r w:rsidR="001F7A28">
        <w:t>d</w:t>
      </w:r>
      <w:r w:rsidR="008743BE">
        <w:t xml:space="preserve"> an interesting </w:t>
      </w:r>
      <w:r w:rsidR="00F83A95">
        <w:t xml:space="preserve">mechanism of </w:t>
      </w:r>
      <w:r w:rsidR="00E752A9">
        <w:t xml:space="preserve">Penh </w:t>
      </w:r>
      <w:r w:rsidR="00B20D05">
        <w:t>attenuat</w:t>
      </w:r>
      <w:r w:rsidR="00F83A95">
        <w:t xml:space="preserve">ion </w:t>
      </w:r>
      <w:r w:rsidR="00B20D05">
        <w:t xml:space="preserve">in a </w:t>
      </w:r>
      <w:r w:rsidR="00A62897">
        <w:t>Th2</w:t>
      </w:r>
      <w:r w:rsidR="00442545">
        <w:t xml:space="preserve"> inflammation</w:t>
      </w:r>
      <w:r w:rsidR="00B20D05">
        <w:t xml:space="preserve"> independent fashion</w:t>
      </w:r>
      <w:r w:rsidR="00442545">
        <w:t>.</w:t>
      </w:r>
      <w:r w:rsidR="00736A3A">
        <w:t xml:space="preserve"> </w:t>
      </w:r>
      <w:r w:rsidR="00BD7391">
        <w:t xml:space="preserve">Supporting this finding, </w:t>
      </w:r>
      <w:r w:rsidR="008D5159">
        <w:t xml:space="preserve">observations in </w:t>
      </w:r>
      <w:r w:rsidR="00BD7391">
        <w:t>experimental models</w:t>
      </w:r>
      <w:r w:rsidR="008D5159">
        <w:t xml:space="preserve"> and asthmatic patients</w:t>
      </w:r>
      <w:r w:rsidR="00BD7391">
        <w:t xml:space="preserve"> </w:t>
      </w:r>
      <w:r w:rsidR="008D5159">
        <w:t xml:space="preserve">demonstrated that </w:t>
      </w:r>
      <w:r w:rsidR="00BD7391">
        <w:t>Th2 response</w:t>
      </w:r>
      <w:r w:rsidR="00982ACA">
        <w:t>s</w:t>
      </w:r>
      <w:r w:rsidR="00BD7391">
        <w:t xml:space="preserve"> </w:t>
      </w:r>
      <w:r w:rsidR="00982ACA">
        <w:t>are</w:t>
      </w:r>
      <w:r w:rsidR="008D5159">
        <w:t xml:space="preserve"> </w:t>
      </w:r>
      <w:r w:rsidR="00BD7391">
        <w:t xml:space="preserve">not necessarily </w:t>
      </w:r>
      <w:r w:rsidR="008D5159">
        <w:t>correlated to</w:t>
      </w:r>
      <w:r w:rsidR="00BD7391">
        <w:t xml:space="preserve"> AHR</w:t>
      </w:r>
      <w:r w:rsidR="00BD7391">
        <w:fldChar w:fldCharType="begin">
          <w:fldData xml:space="preserve">PEVuZE5vdGU+PENpdGU+PEF1dGhvcj5VdHNjaDwvQXV0aG9yPjxZZWFyPjIwMTc8L1llYXI+PFJl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</w:fldData>
        </w:fldChar>
      </w:r>
      <w:r w:rsidR="00884678">
        <w:instrText xml:space="preserve"> ADDIN EN.CITE </w:instrText>
      </w:r>
      <w:r w:rsidR="00884678">
        <w:fldChar w:fldCharType="begin">
          <w:fldData xml:space="preserve">PEVuZE5vdGU+PENpdGU+PEF1dGhvcj5VdHNjaDwvQXV0aG9yPjxZZWFyPjIwMTc8L1llYXI+PFJl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</w:fldData>
        </w:fldChar>
      </w:r>
      <w:r w:rsidR="00884678">
        <w:instrText xml:space="preserve"> ADDIN EN.CITE.DATA </w:instrText>
      </w:r>
      <w:r w:rsidR="00884678">
        <w:fldChar w:fldCharType="end"/>
      </w:r>
      <w:r w:rsidR="00BD7391">
        <w:fldChar w:fldCharType="separate"/>
      </w:r>
      <w:r w:rsidR="00884678">
        <w:rPr>
          <w:noProof/>
        </w:rPr>
        <w:t>(10, 45)</w:t>
      </w:r>
      <w:r w:rsidR="00BD7391">
        <w:fldChar w:fldCharType="end"/>
      </w:r>
      <w:r w:rsidR="00BD7391">
        <w:t xml:space="preserve">. </w:t>
      </w:r>
      <w:r w:rsidR="00BE7574">
        <w:t>A possible</w:t>
      </w:r>
      <w:r w:rsidR="00736A3A">
        <w:t xml:space="preserve"> mechanism of </w:t>
      </w:r>
      <w:r w:rsidR="00F83A95">
        <w:t>kininogen</w:t>
      </w:r>
      <w:r w:rsidR="00B20D05">
        <w:t xml:space="preserve"> derived</w:t>
      </w:r>
      <w:r w:rsidR="001E759C">
        <w:t xml:space="preserve"> </w:t>
      </w:r>
      <w:r w:rsidR="00B20D05">
        <w:lastRenderedPageBreak/>
        <w:t>b</w:t>
      </w:r>
      <w:r w:rsidR="008743BE">
        <w:t xml:space="preserve">radykinin </w:t>
      </w:r>
      <w:r w:rsidR="00756A33">
        <w:t>induced</w:t>
      </w:r>
      <w:r w:rsidR="008743BE">
        <w:t xml:space="preserve"> bronchoconstriction </w:t>
      </w:r>
      <w:r w:rsidR="00756A33">
        <w:t>could be mediated by</w:t>
      </w:r>
      <w:r w:rsidR="008743BE">
        <w:t xml:space="preserve"> direct or indirect effect</w:t>
      </w:r>
      <w:r w:rsidR="00756A33">
        <w:t>s</w:t>
      </w:r>
      <w:r w:rsidR="008743BE">
        <w:t xml:space="preserve"> on bronchial smooth muscles. </w:t>
      </w:r>
      <w:r w:rsidR="00DF1A7F">
        <w:t>Airway</w:t>
      </w:r>
      <w:r w:rsidR="008743BE">
        <w:t xml:space="preserve"> </w:t>
      </w:r>
      <w:r w:rsidR="00DF1A7F">
        <w:t xml:space="preserve">smooth </w:t>
      </w:r>
      <w:r w:rsidR="008743BE">
        <w:t xml:space="preserve">muscles express bradykinin receptors that after binding to bradykinin </w:t>
      </w:r>
      <w:r>
        <w:t>evoke smooth</w:t>
      </w:r>
      <w:r w:rsidR="008743BE">
        <w:t xml:space="preserve"> muscle con</w:t>
      </w:r>
      <w:r>
        <w:t>traction</w:t>
      </w:r>
      <w:r w:rsidR="00DF1A7F">
        <w:fldChar w:fldCharType="begin"/>
      </w:r>
      <w:r w:rsidR="00884678">
        <w:instrText xml:space="preserve"> ADDIN EN.CITE &lt;EndNote&gt;&lt;Cite&gt;&lt;Author&gt;Deshpande&lt;/Author&gt;&lt;Year&gt;2006&lt;/Year&gt;&lt;RecNum&gt;49&lt;/RecNum&gt;&lt;DisplayText&gt;(14)&lt;/DisplayText&gt;&lt;record&gt;&lt;rec-number&gt;49&lt;/rec-number&gt;&lt;foreign-keys&gt;&lt;key app="EN" db-id="29xxveat4svvrherza8xw52trd99vsd9rttd" timestamp="1514910829"&gt;49&lt;/key&gt;&lt;/foreign-keys&gt;&lt;ref-type name="Journal Article"&gt;17&lt;/ref-type&gt;&lt;contributors&gt;&lt;authors&gt;&lt;author&gt;Deshpande, D. A.&lt;/author&gt;&lt;author&gt;Penn, R. B.&lt;/author&gt;&lt;/authors&gt;&lt;/contributors&gt;&lt;auth-address&gt;Department of Internal Medicine and Center for Human Genomics, Wake Forest University Health Sciences, Medical Center Blvd, Winston-Salem, NC 27157, United States.&lt;/auth-address&gt;&lt;titles&gt;&lt;title&gt;Targeting G protein-coupled receptor signaling in asthma&lt;/title&gt;&lt;secondary-title&gt;Cell Signal&lt;/secondary-title&gt;&lt;/titles&gt;&lt;periodical&gt;&lt;full-title&gt;Cell Signal&lt;/full-title&gt;&lt;/periodical&gt;&lt;pages&gt;2105-20&lt;/pages&gt;&lt;volume&gt;18&lt;/volume&gt;&lt;number&gt;12&lt;/number&gt;&lt;keywords&gt;&lt;keyword&gt;Airway Resistance/physiology&lt;/keyword&gt;&lt;keyword&gt;Animals&lt;/keyword&gt;&lt;keyword&gt;Asthma/*physiopathology/prevention &amp;amp; control&lt;/keyword&gt;&lt;keyword&gt;Bronchoconstriction/physiology&lt;/keyword&gt;&lt;keyword&gt;Humans&lt;/keyword&gt;&lt;keyword&gt;Models, Biological&lt;/keyword&gt;&lt;keyword&gt;Receptors, G-Protein-Coupled/*physiology&lt;/keyword&gt;&lt;keyword&gt;Signal Transduction/drug effects/*physiology&lt;/keyword&gt;&lt;/keywords&gt;&lt;dates&gt;&lt;year&gt;2006&lt;/year&gt;&lt;pub-dates&gt;&lt;date&gt;Dec&lt;/date&gt;&lt;/pub-dates&gt;&lt;/dates&gt;&lt;isbn&gt;0898-6568 (Print)&amp;#xD;0898-6568 (Linking)&lt;/isbn&gt;&lt;accession-num&gt;16828259&lt;/accession-num&gt;&lt;urls&gt;&lt;related-urls&gt;&lt;url&gt;https://www.ncbi.nlm.nih.gov/pubmed/16828259&lt;/url&gt;&lt;/related-urls&gt;&lt;/urls&gt;&lt;electronic-resource-num&gt;10.1016/j.cellsig.2006.04.008&lt;/electronic-resource-num&gt;&lt;/record&gt;&lt;/Cite&gt;&lt;/EndNote&gt;</w:instrText>
      </w:r>
      <w:r w:rsidR="00DF1A7F">
        <w:fldChar w:fldCharType="separate"/>
      </w:r>
      <w:r w:rsidR="00884678">
        <w:rPr>
          <w:noProof/>
        </w:rPr>
        <w:t>(14)</w:t>
      </w:r>
      <w:r w:rsidR="00DF1A7F">
        <w:fldChar w:fldCharType="end"/>
      </w:r>
      <w:r w:rsidR="008743BE">
        <w:t>.</w:t>
      </w:r>
      <w:r w:rsidR="00E752A9">
        <w:t xml:space="preserve"> This bradykinin mediated contraction seems to be a complex process in which the TNF-α induced IFN-β-CD38 pathway is involved in priming smooth muscle cells rendering them responsive to bradykinin</w:t>
      </w:r>
      <w:r w:rsidR="00884678">
        <w:fldChar w:fldCharType="begin">
          <w:fldData xml:space="preserve">PEVuZE5vdGU+PENpdGU+PEF1dGhvcj5KYWluPC9BdXRob3I+PFllYXI+MjAwODwvWWVhcj48UmVj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</w:fldData>
        </w:fldChar>
      </w:r>
      <w:r w:rsidR="00884678">
        <w:instrText xml:space="preserve"> ADDIN EN.CITE </w:instrText>
      </w:r>
      <w:r w:rsidR="00884678">
        <w:fldChar w:fldCharType="begin">
          <w:fldData xml:space="preserve">PEVuZE5vdGU+PENpdGU+PEF1dGhvcj5KYWluPC9BdXRob3I+PFllYXI+MjAwODwvWWVhcj48UmVj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</w:fldData>
        </w:fldChar>
      </w:r>
      <w:r w:rsidR="00884678">
        <w:instrText xml:space="preserve"> ADDIN EN.CITE.DATA </w:instrText>
      </w:r>
      <w:r w:rsidR="00884678">
        <w:fldChar w:fldCharType="end"/>
      </w:r>
      <w:r w:rsidR="00884678">
        <w:fldChar w:fldCharType="separate"/>
      </w:r>
      <w:r w:rsidR="00884678">
        <w:rPr>
          <w:noProof/>
        </w:rPr>
        <w:t>(26)</w:t>
      </w:r>
      <w:r w:rsidR="00884678">
        <w:fldChar w:fldCharType="end"/>
      </w:r>
      <w:r w:rsidR="00E752A9">
        <w:t>. Bradykinin induced bronchoconstriction can be prevented by pretreatment with the non-selective cyclooxygenase inhibitor indomethacin, indicating the involvement of arachidonic acid metabolites</w:t>
      </w:r>
      <w:r w:rsidR="00E752A9">
        <w:fldChar w:fldCharType="begin"/>
      </w:r>
      <w:r w:rsidR="00884678">
        <w:instrText xml:space="preserve"> ADDIN EN.CITE &lt;EndNote&gt;&lt;Cite&gt;&lt;Author&gt;Polosa&lt;/Author&gt;&lt;Year&gt;1990&lt;/Year&gt;&lt;RecNum&gt;66&lt;/RecNum&gt;&lt;DisplayText&gt;(37)&lt;/DisplayText&gt;&lt;record&gt;&lt;rec-number&gt;66&lt;/rec-number&gt;&lt;foreign-keys&gt;&lt;key app="EN" db-id="29xxveat4svvrherza8xw52trd99vsd9rttd" timestamp="1538129017"&gt;66&lt;/key&gt;&lt;/foreign-keys&gt;&lt;ref-type name="Generic"&gt;13&lt;/ref-type&gt;&lt;contributors&gt;&lt;authors&gt;&lt;author&gt;Polosa, R&lt;/author&gt;&lt;/authors&gt;&lt;secondary-authors&gt;&lt;author&gt;Phillips GD&lt;/author&gt;&lt;/secondary-authors&gt;&lt;tertiary-authors&gt;&lt;author&gt;Lai CKW&lt;/author&gt;&lt;/tertiary-authors&gt;&lt;subsidiary-authors&gt;&lt;author&gt;Holgate ST&lt;/author&gt;&lt;/subsidiary-authors&gt;&lt;/contributors&gt;&lt;titles&gt;&lt;title&gt;Contribution of histamine and prostanoids to bronchoconstriction provoked by inhaled bradykinin in atopic asthma&lt;/title&gt;&lt;/titles&gt;&lt;pages&gt;174-182&lt;/pages&gt;&lt;volume&gt;45&lt;/volume&gt;&lt;number&gt;3&lt;/number&gt;&lt;dates&gt;&lt;year&gt;1990&lt;/year&gt;&lt;pub-dates&gt;&lt;date&gt;April 1990&lt;/date&gt;&lt;/pub-dates&gt;&lt;/dates&gt;&lt;publisher&gt;Allergy&lt;/publisher&gt;&lt;work-type&gt;Journal article&lt;/work-type&gt;&lt;urls&gt;&lt;/urls&gt;&lt;electronic-resource-num&gt;&lt;style face="underline" font="default" size="100%"&gt;https://doi.org/10.1111/j.1398-9995.1990.tb00480.x&lt;/style&gt;&lt;style face="normal" font="default" size="100%"&gt; &lt;/style&gt;&lt;/electronic-resource-num&gt;&lt;/record&gt;&lt;/Cite&gt;&lt;/EndNote&gt;</w:instrText>
      </w:r>
      <w:r w:rsidR="00E752A9">
        <w:fldChar w:fldCharType="separate"/>
      </w:r>
      <w:r w:rsidR="00884678">
        <w:rPr>
          <w:noProof/>
        </w:rPr>
        <w:t>(37)</w:t>
      </w:r>
      <w:r w:rsidR="00E752A9">
        <w:fldChar w:fldCharType="end"/>
      </w:r>
      <w:r w:rsidR="00E752A9">
        <w:t xml:space="preserve">. In our study, lung COX-2 mRNA expression and BALF PGE2 levels did not differ between WT and </w:t>
      </w:r>
      <w:r w:rsidR="00E752A9" w:rsidRPr="004A6033">
        <w:rPr>
          <w:i/>
        </w:rPr>
        <w:t>Kng1</w:t>
      </w:r>
      <w:r w:rsidR="00E752A9">
        <w:t xml:space="preserve"> KO mice, suggesting that alterations in the cyclooxygenase pathway are not involved in the changes in Penh</w:t>
      </w:r>
      <w:r w:rsidR="00A86EAD">
        <w:t xml:space="preserve"> (data not shown)</w:t>
      </w:r>
      <w:r w:rsidR="00E752A9">
        <w:t xml:space="preserve">. </w:t>
      </w:r>
      <w:r w:rsidR="00884678">
        <w:t xml:space="preserve">A third possible mechanism is </w:t>
      </w:r>
      <w:r w:rsidR="008743BE">
        <w:t xml:space="preserve"> </w:t>
      </w:r>
      <w:r w:rsidR="00884678">
        <w:t>b</w:t>
      </w:r>
      <w:r w:rsidR="00F0658D">
        <w:t xml:space="preserve">radykinin </w:t>
      </w:r>
      <w:r w:rsidR="00C62810">
        <w:t>stimulation of cholinergic and sensory nerves re</w:t>
      </w:r>
      <w:r w:rsidR="00982ACA">
        <w:t>sult</w:t>
      </w:r>
      <w:r w:rsidR="00884678">
        <w:t>ing</w:t>
      </w:r>
      <w:r w:rsidR="00982ACA">
        <w:t xml:space="preserve"> in</w:t>
      </w:r>
      <w:r w:rsidR="00C62810">
        <w:t xml:space="preserve"> increased synthesis and release of neuropeptides that lead to bronchial muscle contraction</w:t>
      </w:r>
      <w:r w:rsidR="007A55E3">
        <w:fldChar w:fldCharType="begin">
          <w:fldData xml:space="preserve">PEVuZE5vdGU+PENpdGU+PEF1dGhvcj5Qcm91ZDwvQXV0aG9yPjxZZWFyPjE5OTg8L1llYXI+PFJl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</w:fldData>
        </w:fldChar>
      </w:r>
      <w:r w:rsidR="00884678">
        <w:instrText xml:space="preserve"> ADDIN EN.CITE </w:instrText>
      </w:r>
      <w:r w:rsidR="00884678">
        <w:fldChar w:fldCharType="begin">
          <w:fldData xml:space="preserve">PEVuZE5vdGU+PENpdGU+PEF1dGhvcj5Qcm91ZDwvQXV0aG9yPjxZZWFyPjE5OTg8L1llYXI+PFJl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</w:fldData>
        </w:fldChar>
      </w:r>
      <w:r w:rsidR="00884678">
        <w:instrText xml:space="preserve"> ADDIN EN.CITE.DATA </w:instrText>
      </w:r>
      <w:r w:rsidR="00884678">
        <w:fldChar w:fldCharType="end"/>
      </w:r>
      <w:r w:rsidR="007A55E3">
        <w:fldChar w:fldCharType="separate"/>
      </w:r>
      <w:r w:rsidR="00884678">
        <w:rPr>
          <w:noProof/>
        </w:rPr>
        <w:t>(23, 38)</w:t>
      </w:r>
      <w:r w:rsidR="007A55E3">
        <w:fldChar w:fldCharType="end"/>
      </w:r>
      <w:r w:rsidR="00C62810">
        <w:t xml:space="preserve">. </w:t>
      </w:r>
      <w:r w:rsidR="001E759C">
        <w:t xml:space="preserve">In </w:t>
      </w:r>
      <w:r w:rsidR="00BD7391">
        <w:t>asthmatic patients</w:t>
      </w:r>
      <w:r w:rsidR="001E759C">
        <w:t xml:space="preserve"> an endotype named paucigranulocytic asthma has been identified</w:t>
      </w:r>
      <w:r w:rsidR="007A55E3">
        <w:fldChar w:fldCharType="begin">
          <w:fldData xml:space="preserve">PEVuZE5vdGU+PENpdGU+PEF1dGhvcj5TdmVubmluZ3NlbjwvQXV0aG9yPjxZZWFyPjIwMTc8L1ll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</w:fldData>
        </w:fldChar>
      </w:r>
      <w:r w:rsidR="00884678">
        <w:instrText xml:space="preserve"> ADDIN EN.CITE </w:instrText>
      </w:r>
      <w:r w:rsidR="00884678">
        <w:fldChar w:fldCharType="begin">
          <w:fldData xml:space="preserve">PEVuZE5vdGU+PENpdGU+PEF1dGhvcj5TdmVubmluZ3NlbjwvQXV0aG9yPjxZZWFyPjIwMTc8L1ll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</w:fldData>
        </w:fldChar>
      </w:r>
      <w:r w:rsidR="00884678">
        <w:instrText xml:space="preserve"> ADDIN EN.CITE.DATA </w:instrText>
      </w:r>
      <w:r w:rsidR="00884678">
        <w:fldChar w:fldCharType="end"/>
      </w:r>
      <w:r w:rsidR="007A55E3">
        <w:fldChar w:fldCharType="separate"/>
      </w:r>
      <w:r w:rsidR="00884678">
        <w:rPr>
          <w:noProof/>
        </w:rPr>
        <w:t>(36, 43)</w:t>
      </w:r>
      <w:r w:rsidR="007A55E3">
        <w:fldChar w:fldCharType="end"/>
      </w:r>
      <w:r w:rsidR="001E759C">
        <w:t xml:space="preserve">. Patients with this type of asthma </w:t>
      </w:r>
      <w:r w:rsidR="00982ACA">
        <w:t xml:space="preserve">do not have </w:t>
      </w:r>
      <w:r w:rsidR="001E759C">
        <w:t>eosinophil</w:t>
      </w:r>
      <w:r w:rsidR="00982ACA">
        <w:t>ia</w:t>
      </w:r>
      <w:r w:rsidR="001E759C">
        <w:t xml:space="preserve"> or neutrophil</w:t>
      </w:r>
      <w:r w:rsidR="00982ACA">
        <w:t>ia</w:t>
      </w:r>
      <w:r w:rsidR="001E759C">
        <w:t xml:space="preserve"> in their lung, but nonetheless suffer from </w:t>
      </w:r>
      <w:r w:rsidR="0075331D">
        <w:t>intermittent</w:t>
      </w:r>
      <w:r w:rsidR="001E759C">
        <w:t xml:space="preserve"> flow limitations. </w:t>
      </w:r>
      <w:r w:rsidR="00027823">
        <w:t>It is suggested that their symptoms are smooth muscle related and therefore therapeutic</w:t>
      </w:r>
      <w:r w:rsidR="007A55E3">
        <w:t>s</w:t>
      </w:r>
      <w:r w:rsidR="00027823">
        <w:t xml:space="preserve"> specifically targeting these cells could </w:t>
      </w:r>
      <w:r w:rsidR="007A55E3">
        <w:t xml:space="preserve">be </w:t>
      </w:r>
      <w:r w:rsidR="00027823">
        <w:t>benefi</w:t>
      </w:r>
      <w:r w:rsidR="007A55E3">
        <w:t>cial</w:t>
      </w:r>
      <w:r w:rsidR="0075331D">
        <w:fldChar w:fldCharType="begin"/>
      </w:r>
      <w:r w:rsidR="00884678">
        <w:instrText xml:space="preserve"> ADDIN EN.CITE &lt;EndNote&gt;&lt;Cite&gt;&lt;Author&gt;Svenningsen&lt;/Author&gt;&lt;Year&gt;2017&lt;/Year&gt;&lt;RecNum&gt;54&lt;/RecNum&gt;&lt;DisplayText&gt;(43)&lt;/DisplayText&gt;&lt;record&gt;&lt;rec-number&gt;54&lt;/rec-number&gt;&lt;foreign-keys&gt;&lt;key app="EN" db-id="29xxveat4svvrherza8xw52trd99vsd9rttd" timestamp="1514913406"&gt;54&lt;/key&gt;&lt;/foreign-keys&gt;&lt;ref-type name="Journal Article"&gt;17&lt;/ref-type&gt;&lt;contributors&gt;&lt;authors&gt;&lt;author&gt;Svenningsen, S.&lt;/author&gt;&lt;author&gt;Nair, P.&lt;/author&gt;&lt;/authors&gt;&lt;/contributors&gt;&lt;auth-address&gt;Department of Medicine, McMaster University, Hamilton, ON, Canada.&amp;#xD;St Joseph&amp;apos;s Healthcare, Hamilton, ON, Canada.&lt;/auth-address&gt;&lt;titles&gt;&lt;title&gt;Asthma Endotypes and an Overview of Targeted Therapy for Asthma&lt;/title&gt;&lt;secondary-title&gt;Front Med (Lausanne)&lt;/secondary-title&gt;&lt;/titles&gt;&lt;periodical&gt;&lt;full-title&gt;Front Med (Lausanne)&lt;/full-title&gt;&lt;/periodical&gt;&lt;pages&gt;158&lt;/pages&gt;&lt;volume&gt;4&lt;/volume&gt;&lt;keywords&gt;&lt;keyword&gt;endotype&lt;/keyword&gt;&lt;keyword&gt;omics&lt;/keyword&gt;&lt;keyword&gt;severe asthma&lt;/keyword&gt;&lt;keyword&gt;sputum cytometry&lt;/keyword&gt;&lt;keyword&gt;type 2-high asthma&lt;/keyword&gt;&lt;keyword&gt;type 2-low asthma&lt;/keyword&gt;&lt;/keywords&gt;&lt;dates&gt;&lt;year&gt;2017&lt;/year&gt;&lt;/dates&gt;&lt;isbn&gt;2296-858X (Print)&amp;#xD;2296-858X (Linking)&lt;/isbn&gt;&lt;accession-num&gt;29018800&lt;/accession-num&gt;&lt;urls&gt;&lt;related-urls&gt;&lt;url&gt;https://www.ncbi.nlm.nih.gov/pubmed/29018800&lt;/url&gt;&lt;/related-urls&gt;&lt;/urls&gt;&lt;custom2&gt;PMC5622943&lt;/custom2&gt;&lt;electronic-resource-num&gt;10.3389/fmed.2017.00158&lt;/electronic-resource-num&gt;&lt;/record&gt;&lt;/Cite&gt;&lt;/EndNote&gt;</w:instrText>
      </w:r>
      <w:r w:rsidR="0075331D">
        <w:fldChar w:fldCharType="separate"/>
      </w:r>
      <w:r w:rsidR="00884678">
        <w:rPr>
          <w:noProof/>
        </w:rPr>
        <w:t>(43)</w:t>
      </w:r>
      <w:r w:rsidR="0075331D">
        <w:fldChar w:fldCharType="end"/>
      </w:r>
      <w:r w:rsidR="007A55E3">
        <w:t>.</w:t>
      </w:r>
      <w:r w:rsidR="0075331D">
        <w:t xml:space="preserve"> </w:t>
      </w:r>
      <w:r w:rsidR="00AC3FFA">
        <w:t xml:space="preserve">Taken together, these data support our finding that allergen induced AHR </w:t>
      </w:r>
      <w:r w:rsidR="0075331D">
        <w:t>can be in</w:t>
      </w:r>
      <w:r w:rsidR="00AC3FFA">
        <w:t>dependent</w:t>
      </w:r>
      <w:r w:rsidR="0075331D">
        <w:t xml:space="preserve"> of</w:t>
      </w:r>
      <w:r w:rsidR="00AC3FFA">
        <w:t xml:space="preserve"> </w:t>
      </w:r>
      <w:r w:rsidR="0075331D">
        <w:t>allergic lung inflammation</w:t>
      </w:r>
      <w:r w:rsidR="00AC3FFA">
        <w:t xml:space="preserve">. </w:t>
      </w:r>
    </w:p>
    <w:p w14:paraId="04ECF023" w14:textId="43AB2C7A" w:rsidR="008743BE" w:rsidRDefault="008743BE" w:rsidP="00047EFB">
      <w:pPr>
        <w:spacing w:after="0" w:line="480" w:lineRule="auto"/>
        <w:jc w:val="both"/>
      </w:pPr>
    </w:p>
    <w:p w14:paraId="45237FC9" w14:textId="37EF9A46" w:rsidR="00884678" w:rsidRDefault="00884678" w:rsidP="00884678">
      <w:pPr>
        <w:spacing w:after="0" w:line="480" w:lineRule="auto"/>
        <w:jc w:val="both"/>
        <w:rPr>
          <w:rFonts w:eastAsia="Times New Roman"/>
        </w:rPr>
      </w:pPr>
      <w:r>
        <w:t>Unstrained whole body plethysmography (Penh) is considered to be a controversial tool to measure AHR in mice. In various experimental settings, changes in breathing patterns influence Penh</w:t>
      </w:r>
      <w:r>
        <w:fldChar w:fldCharType="begin"/>
      </w:r>
      <w:r>
        <w:instrText xml:space="preserve"> ADDIN EN.CITE &lt;EndNote&gt;&lt;Cite&gt;&lt;Author&gt;Bates&lt;/Author&gt;&lt;Year&gt;2003&lt;/Year&gt;&lt;RecNum&gt;57&lt;/RecNum&gt;&lt;DisplayText&gt;(6)&lt;/DisplayText&gt;&lt;record&gt;&lt;rec-number&gt;57&lt;/rec-number&gt;&lt;foreign-keys&gt;&lt;key app="EN" db-id="29xxveat4svvrherza8xw52trd99vsd9rttd" timestamp="1538057981"&gt;57&lt;/key&gt;&lt;/foreign-keys&gt;&lt;ref-type name="Journal Article"&gt;17&lt;/ref-type&gt;&lt;contributors&gt;&lt;authors&gt;&lt;author&gt;Bates, J. H.&lt;/author&gt;&lt;author&gt;Irvin, C. G.&lt;/author&gt;&lt;/authors&gt;&lt;/contributors&gt;&lt;auth-address&gt;Vermont Lung Center and College of Medicine, University of Vermont, Burlington, Vermont 05405, USA. jhbates@zoo.uvm.edu&lt;/auth-address&gt;&lt;titles&gt;&lt;title&gt;Measuring lung function in mice: the phenotyping uncertainty principle&lt;/title&gt;&lt;secondary-title&gt;J Appl Physiol (1985)&lt;/secondary-title&gt;&lt;/titles&gt;&lt;periodical&gt;&lt;full-title&gt;J Appl Physiol (1985)&lt;/full-title&gt;&lt;/periodical&gt;&lt;pages&gt;1297-306&lt;/pages&gt;&lt;volume&gt;94&lt;/volume&gt;&lt;number&gt;4&lt;/number&gt;&lt;edition&gt;2003/03/11&lt;/edition&gt;&lt;keywords&gt;&lt;keyword&gt;Animals&lt;/keyword&gt;&lt;keyword&gt;Lung/*physiology&lt;/keyword&gt;&lt;keyword&gt;Mice&lt;/keyword&gt;&lt;keyword&gt;Models, Biological&lt;/keyword&gt;&lt;keyword&gt;Phenotype&lt;/keyword&gt;&lt;keyword&gt;Plethysmography&lt;/keyword&gt;&lt;keyword&gt;*Respiratory Function Tests&lt;/keyword&gt;&lt;keyword&gt;Respiratory Mechanics&lt;/keyword&gt;&lt;/keywords&gt;&lt;dates&gt;&lt;year&gt;2003&lt;/year&gt;&lt;pub-dates&gt;&lt;date&gt;Apr&lt;/date&gt;&lt;/pub-dates&gt;&lt;/dates&gt;&lt;isbn&gt;8750-7587 (Print)&amp;#xD;0161-7567 (Linking)&lt;/isbn&gt;&lt;accession-num&gt;12626466&lt;/accession-num&gt;&lt;urls&gt;&lt;related-urls&gt;&lt;url&gt;https://www.ncbi.nlm.nih.gov/pubmed/12626466&lt;/url&gt;&lt;/related-urls&gt;&lt;/urls&gt;&lt;electronic-resource-num&gt;10.1152/japplphysiol.00706.2002&lt;/electronic-resource-num&gt;&lt;/record&gt;&lt;/Cite&gt;&lt;/EndNote&gt;</w:instrText>
      </w:r>
      <w:r>
        <w:fldChar w:fldCharType="separate"/>
      </w:r>
      <w:r>
        <w:rPr>
          <w:noProof/>
        </w:rPr>
        <w:t>(6)</w:t>
      </w:r>
      <w:r>
        <w:fldChar w:fldCharType="end"/>
      </w:r>
      <w:r>
        <w:t>. Moreover</w:t>
      </w:r>
      <w:r>
        <w:rPr>
          <w:rFonts w:eastAsia="Times New Roman"/>
        </w:rPr>
        <w:t>, different mouse strains could affect Penh outcomes, causing conflicting conclusions</w:t>
      </w:r>
      <w:r>
        <w:rPr>
          <w:rFonts w:eastAsia="Times New Roman"/>
        </w:rPr>
        <w:fldChar w:fldCharType="begin"/>
      </w:r>
      <w:r>
        <w:rPr>
          <w:rFonts w:eastAsia="Times New Roman"/>
        </w:rPr>
        <w:instrText xml:space="preserve"> ADDIN EN.CITE &lt;EndNote&gt;&lt;Cite&gt;&lt;Author&gt;Adler&lt;/Author&gt;&lt;Year&gt;2004&lt;/Year&gt;&lt;RecNum&gt;58&lt;/RecNum&gt;&lt;DisplayText&gt;(4)&lt;/DisplayText&gt;&lt;record&gt;&lt;rec-number&gt;58&lt;/rec-number&gt;&lt;foreign-keys&gt;&lt;key app="EN" db-id="29xxveat4svvrherza8xw52trd99vsd9rttd" timestamp="1538058062"&gt;58&lt;/key&gt;&lt;/foreign-keys&gt;&lt;ref-type name="Journal Article"&gt;17&lt;/ref-type&gt;&lt;contributors&gt;&lt;authors&gt;&lt;author&gt;Adler, A.&lt;/author&gt;&lt;author&gt;Cieslewicz, G.&lt;/author&gt;&lt;author&gt;Irvin, C. G.&lt;/author&gt;&lt;/authors&gt;&lt;/contributors&gt;&lt;auth-address&gt;School of Information Technology and Engineering, University of Ottawa, Ontario, Canada K1N 6N5. aadler@uottawa.ca&lt;/auth-address&gt;&lt;titles&gt;&lt;title&gt;Unrestrained plethysmography is an unreliable measure of airway responsiveness in BALB/c and C57BL/6 mice&lt;/title&gt;&lt;secondary-title&gt;J Appl Physiol (1985)&lt;/secondary-title&gt;&lt;/titles&gt;&lt;periodical&gt;&lt;full-title&gt;J Appl Physiol (1985)&lt;/full-title&gt;&lt;/periodical&gt;&lt;pages&gt;286-92&lt;/pages&gt;&lt;volume&gt;97&lt;/volume&gt;&lt;number&gt;1&lt;/number&gt;&lt;edition&gt;2004/03/23&lt;/edition&gt;&lt;keywords&gt;&lt;keyword&gt;Airway Resistance/drug effects/physiology&lt;/keyword&gt;&lt;keyword&gt;Algorithms&lt;/keyword&gt;&lt;keyword&gt;Animals&lt;/keyword&gt;&lt;keyword&gt;Bronchodilator Agents/pharmacology&lt;/keyword&gt;&lt;keyword&gt;Cell Count&lt;/keyword&gt;&lt;keyword&gt;Female&lt;/keyword&gt;&lt;keyword&gt;Lung Compliance/drug effects/physiology&lt;/keyword&gt;&lt;keyword&gt;Methacholine Chloride/pharmacology&lt;/keyword&gt;&lt;keyword&gt;Mice&lt;/keyword&gt;&lt;keyword&gt;Mice, Inbred BALB C&lt;/keyword&gt;&lt;keyword&gt;Mice, Inbred C57BL&lt;/keyword&gt;&lt;keyword&gt;*Plethysmography/drug effects&lt;/keyword&gt;&lt;keyword&gt;Reproducibility of Results&lt;/keyword&gt;&lt;keyword&gt;Respiratory Mechanics/drug effects/*physiology&lt;/keyword&gt;&lt;keyword&gt;Restraint, Physical&lt;/keyword&gt;&lt;/keywords&gt;&lt;dates&gt;&lt;year&gt;2004&lt;/year&gt;&lt;pub-dates&gt;&lt;date&gt;Jul&lt;/date&gt;&lt;/pub-dates&gt;&lt;/dates&gt;&lt;isbn&gt;8750-7587 (Print)&amp;#xD;0161-7567 (Linking)&lt;/isbn&gt;&lt;accession-num&gt;15033965&lt;/accession-num&gt;&lt;urls&gt;&lt;related-urls&gt;&lt;url&gt;https://www.ncbi.nlm.nih.gov/pubmed/15033965&lt;/url&gt;&lt;/related-urls&gt;&lt;/urls&gt;&lt;electronic-resource-num&gt;10.1152/japplphysiol.00821.2003&lt;/electronic-resource-num&gt;&lt;/record&gt;&lt;/Cite&gt;&lt;/EndNote&gt;</w:instrText>
      </w:r>
      <w:r>
        <w:rPr>
          <w:rFonts w:eastAsia="Times New Roman"/>
        </w:rPr>
        <w:fldChar w:fldCharType="separate"/>
      </w:r>
      <w:r>
        <w:rPr>
          <w:rFonts w:eastAsia="Times New Roman"/>
          <w:noProof/>
        </w:rPr>
        <w:t>(4)</w:t>
      </w:r>
      <w:r>
        <w:rPr>
          <w:rFonts w:eastAsia="Times New Roman"/>
        </w:rPr>
        <w:fldChar w:fldCharType="end"/>
      </w:r>
      <w:r>
        <w:rPr>
          <w:rFonts w:eastAsia="Times New Roman"/>
        </w:rPr>
        <w:t xml:space="preserve">. Notably, </w:t>
      </w:r>
      <w:r w:rsidR="003A7A74">
        <w:rPr>
          <w:rFonts w:eastAsia="Times New Roman"/>
        </w:rPr>
        <w:t xml:space="preserve">the </w:t>
      </w:r>
      <w:r>
        <w:rPr>
          <w:rFonts w:eastAsia="Times New Roman"/>
        </w:rPr>
        <w:t>severity of allergen induced lung inflammation modifies Penh results significantly</w:t>
      </w:r>
      <w:r>
        <w:rPr>
          <w:rFonts w:eastAsia="Times New Roman"/>
        </w:rPr>
        <w:fldChar w:fldCharType="begin"/>
      </w:r>
      <w:r>
        <w:rPr>
          <w:rFonts w:eastAsia="Times New Roman"/>
        </w:rPr>
        <w:instrText xml:space="preserve"> ADDIN EN.CITE &lt;EndNote&gt;&lt;Cite&gt;&lt;Author&gt;Verheijden&lt;/Author&gt;&lt;Year&gt;2014&lt;/Year&gt;&lt;RecNum&gt;59&lt;/RecNum&gt;&lt;DisplayText&gt;(47)&lt;/DisplayText&gt;&lt;record&gt;&lt;rec-number&gt;59&lt;/rec-number&gt;&lt;foreign-keys&gt;&lt;key app="EN" db-id="29xxveat4svvrherza8xw52trd99vsd9rttd" timestamp="1538058160"&gt;59&lt;/key&gt;&lt;/foreign-keys&gt;&lt;ref-type name="Journal Article"&gt;17&lt;/ref-type&gt;&lt;contributors&gt;&lt;authors&gt;&lt;author&gt;Verheijden, K. A.&lt;/author&gt;&lt;author&gt;Henricks, P. A.&lt;/author&gt;&lt;author&gt;Redegeld, F. A.&lt;/author&gt;&lt;author&gt;Garssen, J.&lt;/author&gt;&lt;author&gt;Folkerts, G.&lt;/author&gt;&lt;/authors&gt;&lt;/contributors&gt;&lt;auth-address&gt;Division of Pharmacology, Faculty of Science, Utrecht Institute for Pharmaceutical Sciences, Utrecht University Utrecht, Netherlands.&amp;#xD;Division of Pharmacology, Faculty of Science, Utrecht Institute for Pharmaceutical Sciences, Utrecht University Utrecht, Netherlands ; Immunology, Nutricia Research Utrecht, Netherlands.&lt;/auth-address&gt;&lt;titles&gt;&lt;title&gt;Measurement of airway function using invasive and non-invasive methods in mild and severe models for allergic airway inflammation in mice&lt;/title&gt;&lt;secondary-title&gt;Front Pharmacol&lt;/secondary-title&gt;&lt;/titles&gt;&lt;periodical&gt;&lt;full-title&gt;Front Pharmacol&lt;/full-title&gt;&lt;/periodical&gt;&lt;pages&gt;190&lt;/pages&gt;&lt;volume&gt;5&lt;/volume&gt;&lt;edition&gt;2014/08/28&lt;/edition&gt;&lt;keywords&gt;&lt;keyword&gt;Penh&lt;/keyword&gt;&lt;keyword&gt;airway hyperresponsiveness&lt;/keyword&gt;&lt;keyword&gt;airway inflammation&lt;/keyword&gt;&lt;keyword&gt;lung resistance&lt;/keyword&gt;&lt;/keywords&gt;&lt;dates&gt;&lt;year&gt;2014&lt;/year&gt;&lt;/dates&gt;&lt;isbn&gt;1663-9812 (Print)&amp;#xD;1663-9812 (Linking)&lt;/isbn&gt;&lt;accession-num&gt;25161620&lt;/accession-num&gt;&lt;urls&gt;&lt;related-urls&gt;&lt;url&gt;https://www.ncbi.nlm.nih.gov/pubmed/25161620&lt;/url&gt;&lt;/related-urls&gt;&lt;/urls&gt;&lt;custom2&gt;PMC4129625&lt;/custom2&gt;&lt;electronic-resource-num&gt;10.3389/fphar.2014.00190&lt;/electronic-resource-num&gt;&lt;/record&gt;&lt;/Cite&gt;&lt;/EndNote&gt;</w:instrText>
      </w:r>
      <w:r>
        <w:rPr>
          <w:rFonts w:eastAsia="Times New Roman"/>
        </w:rPr>
        <w:fldChar w:fldCharType="separate"/>
      </w:r>
      <w:r>
        <w:rPr>
          <w:rFonts w:eastAsia="Times New Roman"/>
          <w:noProof/>
        </w:rPr>
        <w:t>(47)</w:t>
      </w:r>
      <w:r>
        <w:rPr>
          <w:rFonts w:eastAsia="Times New Roman"/>
        </w:rPr>
        <w:fldChar w:fldCharType="end"/>
      </w:r>
      <w:r>
        <w:rPr>
          <w:rFonts w:eastAsia="Times New Roman"/>
        </w:rPr>
        <w:t>, further questioning the reproducibility and validity of this technique. On the other hand, numerous publications showed that in certain models Penh measurements correlate closely to invasive methods</w:t>
      </w:r>
      <w:r>
        <w:rPr>
          <w:rFonts w:eastAsia="Times New Roman"/>
        </w:rPr>
        <w:fldChar w:fldCharType="begin">
          <w:fldData xml:space="preserve">PEVuZE5vdGU+PENpdGU+PEF1dGhvcj5Dcm9zYnk8L0F1dGhvcj48WWVhcj4yMDA3PC9ZZWFyPjxS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</w:fldData>
        </w:fldChar>
      </w:r>
      <w:r>
        <w:rPr>
          <w:rFonts w:eastAsia="Times New Roman"/>
        </w:rPr>
        <w:instrText xml:space="preserve"> ADDIN EN.CITE </w:instrText>
      </w:r>
      <w:r>
        <w:rPr>
          <w:rFonts w:eastAsia="Times New Roman"/>
        </w:rPr>
        <w:fldChar w:fldCharType="begin">
          <w:fldData xml:space="preserve">PEVuZE5vdGU+PENpdGU+PEF1dGhvcj5Dcm9zYnk8L0F1dGhvcj48WWVhcj4yMDA3PC9ZZWFyPjxS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Pr>
          <w:rFonts w:eastAsia="Times New Roman"/>
          <w:noProof/>
        </w:rPr>
        <w:t>(11, 28, 34)</w:t>
      </w:r>
      <w:r>
        <w:rPr>
          <w:rFonts w:eastAsia="Times New Roman"/>
        </w:rPr>
        <w:fldChar w:fldCharType="end"/>
      </w:r>
      <w:r>
        <w:rPr>
          <w:rFonts w:eastAsia="Times New Roman"/>
        </w:rPr>
        <w:t xml:space="preserve">. In this study, we strived to cater for confounding factors like strain differences, by exploiting two different mouse strains </w:t>
      </w:r>
      <w:r>
        <w:rPr>
          <w:rFonts w:eastAsia="Times New Roman"/>
        </w:rPr>
        <w:lastRenderedPageBreak/>
        <w:t xml:space="preserve">(BALB/c and C57BL/6). In addition HDM as a clinically relevant allergen in our model induces severe lung inflammation, which in contrast to mild lung inflammation, correlates more </w:t>
      </w:r>
      <w:r w:rsidR="00634368">
        <w:rPr>
          <w:rFonts w:eastAsia="Times New Roman"/>
        </w:rPr>
        <w:t>closely</w:t>
      </w:r>
      <w:r>
        <w:rPr>
          <w:rFonts w:eastAsia="Times New Roman"/>
        </w:rPr>
        <w:t xml:space="preserve"> to Penh results</w:t>
      </w:r>
      <w:r>
        <w:rPr>
          <w:rFonts w:eastAsia="Times New Roman"/>
        </w:rPr>
        <w:fldChar w:fldCharType="begin"/>
      </w:r>
      <w:r>
        <w:rPr>
          <w:rFonts w:eastAsia="Times New Roman"/>
        </w:rPr>
        <w:instrText xml:space="preserve"> ADDIN EN.CITE &lt;EndNote&gt;&lt;Cite&gt;&lt;Author&gt;Verheijden&lt;/Author&gt;&lt;Year&gt;2014&lt;/Year&gt;&lt;RecNum&gt;59&lt;/RecNum&gt;&lt;DisplayText&gt;(47)&lt;/DisplayText&gt;&lt;record&gt;&lt;rec-number&gt;59&lt;/rec-number&gt;&lt;foreign-keys&gt;&lt;key app="EN" db-id="29xxveat4svvrherza8xw52trd99vsd9rttd" timestamp="1538058160"&gt;59&lt;/key&gt;&lt;/foreign-keys&gt;&lt;ref-type name="Journal Article"&gt;17&lt;/ref-type&gt;&lt;contributors&gt;&lt;authors&gt;&lt;author&gt;Verheijden, K. A.&lt;/author&gt;&lt;author&gt;Henricks, P. A.&lt;/author&gt;&lt;author&gt;Redegeld, F. A.&lt;/author&gt;&lt;author&gt;Garssen, J.&lt;/author&gt;&lt;author&gt;Folkerts, G.&lt;/author&gt;&lt;/authors&gt;&lt;/contributors&gt;&lt;auth-address&gt;Division of Pharmacology, Faculty of Science, Utrecht Institute for Pharmaceutical Sciences, Utrecht University Utrecht, Netherlands.&amp;#xD;Division of Pharmacology, Faculty of Science, Utrecht Institute for Pharmaceutical Sciences, Utrecht University Utrecht, Netherlands ; Immunology, Nutricia Research Utrecht, Netherlands.&lt;/auth-address&gt;&lt;titles&gt;&lt;title&gt;Measurement of airway function using invasive and non-invasive methods in mild and severe models for allergic airway inflammation in mice&lt;/title&gt;&lt;secondary-title&gt;Front Pharmacol&lt;/secondary-title&gt;&lt;/titles&gt;&lt;periodical&gt;&lt;full-title&gt;Front Pharmacol&lt;/full-title&gt;&lt;/periodical&gt;&lt;pages&gt;190&lt;/pages&gt;&lt;volume&gt;5&lt;/volume&gt;&lt;edition&gt;2014/08/28&lt;/edition&gt;&lt;keywords&gt;&lt;keyword&gt;Penh&lt;/keyword&gt;&lt;keyword&gt;airway hyperresponsiveness&lt;/keyword&gt;&lt;keyword&gt;airway inflammation&lt;/keyword&gt;&lt;keyword&gt;lung resistance&lt;/keyword&gt;&lt;/keywords&gt;&lt;dates&gt;&lt;year&gt;2014&lt;/year&gt;&lt;/dates&gt;&lt;isbn&gt;1663-9812 (Print)&amp;#xD;1663-9812 (Linking)&lt;/isbn&gt;&lt;accession-num&gt;25161620&lt;/accession-num&gt;&lt;urls&gt;&lt;related-urls&gt;&lt;url&gt;https://www.ncbi.nlm.nih.gov/pubmed/25161620&lt;/url&gt;&lt;/related-urls&gt;&lt;/urls&gt;&lt;custom2&gt;PMC4129625&lt;/custom2&gt;&lt;electronic-resource-num&gt;10.3389/fphar.2014.00190&lt;/electronic-resource-num&gt;&lt;/record&gt;&lt;/Cite&gt;&lt;/EndNote&gt;</w:instrText>
      </w:r>
      <w:r>
        <w:rPr>
          <w:rFonts w:eastAsia="Times New Roman"/>
        </w:rPr>
        <w:fldChar w:fldCharType="separate"/>
      </w:r>
      <w:r>
        <w:rPr>
          <w:rFonts w:eastAsia="Times New Roman"/>
          <w:noProof/>
        </w:rPr>
        <w:t>(47)</w:t>
      </w:r>
      <w:r>
        <w:rPr>
          <w:rFonts w:eastAsia="Times New Roman"/>
        </w:rPr>
        <w:fldChar w:fldCharType="end"/>
      </w:r>
      <w:r>
        <w:rPr>
          <w:rFonts w:eastAsia="Times New Roman"/>
        </w:rPr>
        <w:t>. In a comparable HDM model, a direct correlation between whole body plethysmography and direct/invasive measurements has been reported</w:t>
      </w:r>
      <w:r>
        <w:rPr>
          <w:rFonts w:eastAsia="Times New Roman"/>
        </w:rPr>
        <w:fldChar w:fldCharType="begin">
          <w:fldData xml:space="preserve">PEVuZE5vdGU+PENpdGU+PEF1dGhvcj5NY0tuaWdodDwvQXV0aG9yPjxZZWFyPjIwMTc8L1llYXI+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</w:fldData>
        </w:fldChar>
      </w:r>
      <w:r>
        <w:rPr>
          <w:rFonts w:eastAsia="Times New Roman"/>
        </w:rPr>
        <w:instrText xml:space="preserve"> ADDIN EN.CITE </w:instrText>
      </w:r>
      <w:r>
        <w:rPr>
          <w:rFonts w:eastAsia="Times New Roman"/>
        </w:rPr>
        <w:fldChar w:fldCharType="begin">
          <w:fldData xml:space="preserve">PEVuZE5vdGU+PENpdGU+PEF1dGhvcj5NY0tuaWdodDwvQXV0aG9yPjxZZWFyPjIwMTc8L1llYXI+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Pr>
          <w:rFonts w:eastAsia="Times New Roman"/>
          <w:noProof/>
        </w:rPr>
        <w:t>(34)</w:t>
      </w:r>
      <w:r>
        <w:rPr>
          <w:rFonts w:eastAsia="Times New Roman"/>
        </w:rPr>
        <w:fldChar w:fldCharType="end"/>
      </w:r>
      <w:r>
        <w:rPr>
          <w:rFonts w:eastAsia="Times New Roman"/>
        </w:rPr>
        <w:t>. Likewise, AHR is enhanced in HDM challenged groups</w:t>
      </w:r>
      <w:bookmarkStart w:id="0" w:name="_GoBack"/>
      <w:bookmarkEnd w:id="0"/>
      <w:r>
        <w:rPr>
          <w:rFonts w:eastAsia="Times New Roman"/>
        </w:rPr>
        <w:t xml:space="preserve"> compared to controls in models that are very similar to ours</w:t>
      </w:r>
      <w:r>
        <w:rPr>
          <w:rFonts w:eastAsia="Times New Roman"/>
        </w:rPr>
        <w:fldChar w:fldCharType="begin">
          <w:fldData xml:space="preserve">PEVuZE5vdGU+PENpdGU+PEF1dGhvcj5Zb2N1bTwvQXV0aG9yPjxZZWFyPjIwMTc8L1llYXI+PFJl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</w:fldData>
        </w:fldChar>
      </w:r>
      <w:r>
        <w:rPr>
          <w:rFonts w:eastAsia="Times New Roman"/>
        </w:rPr>
        <w:instrText xml:space="preserve"> ADDIN EN.CITE </w:instrText>
      </w:r>
      <w:r>
        <w:rPr>
          <w:rFonts w:eastAsia="Times New Roman"/>
        </w:rPr>
        <w:fldChar w:fldCharType="begin">
          <w:fldData xml:space="preserve">PEVuZE5vdGU+PENpdGU+PEF1dGhvcj5Zb2N1bTwvQXV0aG9yPjxZZWFyPjIwMTc8L1llYXI+PFJl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Pr>
          <w:rFonts w:eastAsia="Times New Roman"/>
          <w:noProof/>
        </w:rPr>
        <w:t>(31, 48)</w:t>
      </w:r>
      <w:r>
        <w:rPr>
          <w:rFonts w:eastAsia="Times New Roman"/>
        </w:rPr>
        <w:fldChar w:fldCharType="end"/>
      </w:r>
      <w:r>
        <w:rPr>
          <w:rFonts w:eastAsia="Times New Roman"/>
        </w:rPr>
        <w:t xml:space="preserve">.  These studies demonstrated a marked increase of AHR in sensitized animals following methacholine provocation using either invasive measurements or whole body plethysmography. This suggests that Penh can be a useful tool to access AHR in HDM models. Nonetheless, the lack of validation of our Penh data by invasive measurements is an important limitation in our study.   </w:t>
      </w:r>
    </w:p>
    <w:p w14:paraId="18D61505" w14:textId="77777777" w:rsidR="00884678" w:rsidRDefault="00884678" w:rsidP="00047EFB">
      <w:pPr>
        <w:spacing w:after="0" w:line="480" w:lineRule="auto"/>
        <w:jc w:val="both"/>
      </w:pPr>
    </w:p>
    <w:p w14:paraId="10C52903" w14:textId="3F6D9974" w:rsidR="00D615F4" w:rsidRDefault="00795AB0" w:rsidP="00047EFB">
      <w:pPr>
        <w:spacing w:after="0" w:line="480" w:lineRule="auto"/>
        <w:jc w:val="both"/>
      </w:pPr>
      <w:r>
        <w:t xml:space="preserve">In conclusion, our data show that </w:t>
      </w:r>
      <w:r w:rsidR="008E5945">
        <w:t>kininogen</w:t>
      </w:r>
      <w:r w:rsidR="001D6456">
        <w:t xml:space="preserve"> aggravate</w:t>
      </w:r>
      <w:r w:rsidR="00982ACA">
        <w:t>s</w:t>
      </w:r>
      <w:r w:rsidR="001D6456">
        <w:t xml:space="preserve"> allergen induced </w:t>
      </w:r>
      <w:r w:rsidR="00E74743">
        <w:t xml:space="preserve">airway function (Penh)  </w:t>
      </w:r>
      <w:r w:rsidR="00982ACA">
        <w:t xml:space="preserve">without modifying </w:t>
      </w:r>
      <w:r w:rsidR="001D6456">
        <w:t xml:space="preserve">allergic lung inflammation. Further research is warranted to </w:t>
      </w:r>
      <w:r w:rsidR="00E74743">
        <w:t xml:space="preserve">confirm these data using invasive measurements of airway function and </w:t>
      </w:r>
      <w:r w:rsidR="008E5945">
        <w:t>d</w:t>
      </w:r>
      <w:r w:rsidR="00A339A8">
        <w:t xml:space="preserve">etermine </w:t>
      </w:r>
      <w:r w:rsidR="00BE7574">
        <w:t xml:space="preserve">whether </w:t>
      </w:r>
      <w:r w:rsidR="00935768">
        <w:t>this finding is solely dependent on bradykinin signaling</w:t>
      </w:r>
      <w:r w:rsidR="00A339A8">
        <w:t xml:space="preserve"> </w:t>
      </w:r>
      <w:r w:rsidR="00935768">
        <w:t xml:space="preserve">or that other </w:t>
      </w:r>
      <w:r w:rsidR="00A339A8">
        <w:t>underlying mechanism</w:t>
      </w:r>
      <w:r w:rsidR="00935768">
        <w:t xml:space="preserve">s are </w:t>
      </w:r>
      <w:r w:rsidR="00982ACA">
        <w:t>at</w:t>
      </w:r>
      <w:r w:rsidR="00935768">
        <w:t xml:space="preserve"> play</w:t>
      </w:r>
      <w:r w:rsidR="00A339A8">
        <w:t xml:space="preserve">. </w:t>
      </w:r>
      <w:r w:rsidR="001D6456">
        <w:t>Additionally</w:t>
      </w:r>
      <w:r w:rsidR="008E4B53">
        <w:t>,</w:t>
      </w:r>
      <w:r w:rsidR="001D6456">
        <w:t xml:space="preserve"> kininogen depletion in asthmatic patients </w:t>
      </w:r>
      <w:r w:rsidR="008E4B53">
        <w:t>could be of interest, since t</w:t>
      </w:r>
      <w:r w:rsidR="001D6456">
        <w:t xml:space="preserve">his isolated effect on </w:t>
      </w:r>
      <w:r w:rsidR="00E74743">
        <w:t>airway function</w:t>
      </w:r>
      <w:r w:rsidR="001D6456">
        <w:t xml:space="preserve"> could </w:t>
      </w:r>
      <w:r w:rsidR="008E4B53">
        <w:t>potentially benefit asthmatic</w:t>
      </w:r>
      <w:r w:rsidR="001D6456">
        <w:t xml:space="preserve"> </w:t>
      </w:r>
      <w:r w:rsidR="008E4B53">
        <w:t>patients</w:t>
      </w:r>
      <w:r w:rsidR="00A339A8">
        <w:t xml:space="preserve"> without elevated airway inflammation</w:t>
      </w:r>
      <w:r w:rsidR="008E4B53">
        <w:t>.</w:t>
      </w:r>
    </w:p>
    <w:p w14:paraId="76C317B3" w14:textId="77777777" w:rsidR="00D615F4" w:rsidRDefault="00D615F4" w:rsidP="00047EFB">
      <w:pPr>
        <w:spacing w:after="0" w:line="480" w:lineRule="auto"/>
        <w:jc w:val="both"/>
      </w:pPr>
    </w:p>
    <w:p w14:paraId="35713666" w14:textId="77777777" w:rsidR="00D615F4" w:rsidRDefault="00D615F4" w:rsidP="00047EFB">
      <w:pPr>
        <w:spacing w:after="0" w:line="480" w:lineRule="auto"/>
        <w:jc w:val="both"/>
        <w:rPr>
          <w:b/>
          <w:u w:val="single"/>
        </w:rPr>
      </w:pPr>
      <w:r w:rsidRPr="00D615F4">
        <w:rPr>
          <w:b/>
          <w:u w:val="single"/>
        </w:rPr>
        <w:t>Acknowledgements</w:t>
      </w:r>
    </w:p>
    <w:p w14:paraId="5340B102" w14:textId="77777777" w:rsidR="00795AB0" w:rsidRDefault="00D615F4" w:rsidP="00047EFB">
      <w:pPr>
        <w:spacing w:after="0" w:line="480" w:lineRule="auto"/>
        <w:jc w:val="both"/>
      </w:pPr>
      <w:r>
        <w:t xml:space="preserve">Jack Yang was supported by </w:t>
      </w:r>
      <w:r w:rsidR="004E3427">
        <w:t xml:space="preserve">ZonMw and the Netherlands Lung Foundation (project: </w:t>
      </w:r>
      <w:r w:rsidR="004E3427">
        <w:rPr>
          <w:rFonts w:cs="Arial"/>
          <w:szCs w:val="20"/>
        </w:rPr>
        <w:t>95104011)</w:t>
      </w:r>
      <w:r w:rsidR="00795AB0">
        <w:br w:type="page"/>
      </w:r>
    </w:p>
    <w:p w14:paraId="73D37E47" w14:textId="77777777" w:rsidR="004D0696" w:rsidRDefault="006F54C2" w:rsidP="006F54C2">
      <w:pPr>
        <w:spacing w:after="0"/>
      </w:pPr>
      <w:r w:rsidRPr="002F4223">
        <w:rPr>
          <w:b/>
          <w:u w:val="single"/>
        </w:rPr>
        <w:lastRenderedPageBreak/>
        <w:t>Reference</w:t>
      </w:r>
      <w:r w:rsidR="00E62305">
        <w:t xml:space="preserve"> </w:t>
      </w:r>
    </w:p>
    <w:p w14:paraId="197FEB95" w14:textId="77777777" w:rsidR="00884678" w:rsidRPr="00884678" w:rsidRDefault="005569E5" w:rsidP="00884678">
      <w:pPr>
        <w:pStyle w:val="EndNoteBibliography"/>
        <w:spacing w:after="0"/>
      </w:pPr>
      <w:r>
        <w:fldChar w:fldCharType="begin"/>
      </w:r>
      <w:r>
        <w:instrText xml:space="preserve"> ADDIN EN.REFLIST </w:instrText>
      </w:r>
      <w:r>
        <w:fldChar w:fldCharType="separate"/>
      </w:r>
      <w:r w:rsidR="00884678" w:rsidRPr="00884678">
        <w:t>1.</w:t>
      </w:r>
      <w:r w:rsidR="00884678" w:rsidRPr="00884678">
        <w:tab/>
      </w:r>
      <w:r w:rsidR="00884678" w:rsidRPr="00884678">
        <w:rPr>
          <w:b/>
        </w:rPr>
        <w:t>Abraham WM, Ahmed A, Cortes A, Soler M, Farmer SG, Baugh LE, and Harbeson SL</w:t>
      </w:r>
      <w:r w:rsidR="00884678" w:rsidRPr="00884678">
        <w:t xml:space="preserve">. Airway effects of inhaled bradykinin, substance P, and neurokinin A in sheep. </w:t>
      </w:r>
      <w:r w:rsidR="00884678" w:rsidRPr="00884678">
        <w:rPr>
          <w:i/>
        </w:rPr>
        <w:t xml:space="preserve">J Allergy Clin Immunol </w:t>
      </w:r>
      <w:r w:rsidR="00884678" w:rsidRPr="00884678">
        <w:t>87: 557-564, 1991.</w:t>
      </w:r>
    </w:p>
    <w:p w14:paraId="3C869AA2" w14:textId="77777777" w:rsidR="00884678" w:rsidRPr="00884678" w:rsidRDefault="00884678" w:rsidP="00884678">
      <w:pPr>
        <w:pStyle w:val="EndNoteBibliography"/>
        <w:spacing w:after="0"/>
      </w:pPr>
      <w:r w:rsidRPr="00884678">
        <w:t>2.</w:t>
      </w:r>
      <w:r w:rsidRPr="00884678">
        <w:tab/>
      </w:r>
      <w:r w:rsidRPr="00884678">
        <w:rPr>
          <w:b/>
        </w:rPr>
        <w:t>Abraham WM, Burch RM, Farmer SG, Sielczak MW, Ahmed A, and Cortes A</w:t>
      </w:r>
      <w:r w:rsidRPr="00884678">
        <w:t xml:space="preserve">. A bradykinin antagonist modifies allergen-induced mediator release and late bronchial responses in sheep. </w:t>
      </w:r>
      <w:r w:rsidRPr="00884678">
        <w:rPr>
          <w:i/>
        </w:rPr>
        <w:t xml:space="preserve">The American review of respiratory disease </w:t>
      </w:r>
      <w:r w:rsidRPr="00884678">
        <w:t>143: 787-796, 1991.</w:t>
      </w:r>
    </w:p>
    <w:p w14:paraId="4933BD06" w14:textId="77777777" w:rsidR="00884678" w:rsidRPr="00884678" w:rsidRDefault="00884678" w:rsidP="00884678">
      <w:pPr>
        <w:pStyle w:val="EndNoteBibliography"/>
        <w:spacing w:after="0"/>
      </w:pPr>
      <w:r w:rsidRPr="00884678">
        <w:t>3.</w:t>
      </w:r>
      <w:r w:rsidRPr="00884678">
        <w:tab/>
      </w:r>
      <w:r w:rsidRPr="00884678">
        <w:rPr>
          <w:b/>
        </w:rPr>
        <w:t>Abraham WM, Scuri M, and Farmer SG</w:t>
      </w:r>
      <w:r w:rsidRPr="00884678">
        <w:t xml:space="preserve">. Peptide and non-peptide bradykinin receptor antagonists: role in allergic airway disease. </w:t>
      </w:r>
      <w:r w:rsidRPr="00884678">
        <w:rPr>
          <w:i/>
        </w:rPr>
        <w:t xml:space="preserve">Eur J Pharmacol </w:t>
      </w:r>
      <w:r w:rsidRPr="00884678">
        <w:t>533: 215-221, 2006.</w:t>
      </w:r>
    </w:p>
    <w:p w14:paraId="26101CB1" w14:textId="77777777" w:rsidR="00884678" w:rsidRPr="00884678" w:rsidRDefault="00884678" w:rsidP="00884678">
      <w:pPr>
        <w:pStyle w:val="EndNoteBibliography"/>
        <w:spacing w:after="0"/>
      </w:pPr>
      <w:r w:rsidRPr="00884678">
        <w:t>4.</w:t>
      </w:r>
      <w:r w:rsidRPr="00884678">
        <w:tab/>
      </w:r>
      <w:r w:rsidRPr="00884678">
        <w:rPr>
          <w:b/>
        </w:rPr>
        <w:t>Adler A, Cieslewicz G, and Irvin CG</w:t>
      </w:r>
      <w:r w:rsidRPr="00884678">
        <w:t xml:space="preserve">. Unrestrained plethysmography is an unreliable measure of airway responsiveness in BALB/c and C57BL/6 mice. </w:t>
      </w:r>
      <w:r w:rsidRPr="00884678">
        <w:rPr>
          <w:i/>
        </w:rPr>
        <w:t xml:space="preserve">J Appl Physiol (1985) </w:t>
      </w:r>
      <w:r w:rsidRPr="00884678">
        <w:t>97: 286-292, 2004.</w:t>
      </w:r>
    </w:p>
    <w:p w14:paraId="73841D8A" w14:textId="77777777" w:rsidR="00884678" w:rsidRPr="00884678" w:rsidRDefault="00884678" w:rsidP="00884678">
      <w:pPr>
        <w:pStyle w:val="EndNoteBibliography"/>
        <w:spacing w:after="0"/>
      </w:pPr>
      <w:r w:rsidRPr="00884678">
        <w:t>5.</w:t>
      </w:r>
      <w:r w:rsidRPr="00884678">
        <w:tab/>
      </w:r>
      <w:r w:rsidRPr="00884678">
        <w:rPr>
          <w:b/>
        </w:rPr>
        <w:t>Baraniuk JN, Lundgren JD, Mizoguchi H, Peden D, Gawin A, Merida M, Shelhamer JH, and Kaliner MA</w:t>
      </w:r>
      <w:r w:rsidRPr="00884678">
        <w:t xml:space="preserve">. Bradykinin and respiratory mucous membranes. Analysis of bradykinin binding site distribution and secretory responses in vitro and in vivo. </w:t>
      </w:r>
      <w:r w:rsidRPr="00884678">
        <w:rPr>
          <w:i/>
        </w:rPr>
        <w:t xml:space="preserve">The American review of respiratory disease </w:t>
      </w:r>
      <w:r w:rsidRPr="00884678">
        <w:t>141: 706-714, 1990.</w:t>
      </w:r>
    </w:p>
    <w:p w14:paraId="50E6E2AF" w14:textId="77777777" w:rsidR="00884678" w:rsidRPr="00884678" w:rsidRDefault="00884678" w:rsidP="00884678">
      <w:pPr>
        <w:pStyle w:val="EndNoteBibliography"/>
        <w:spacing w:after="0"/>
      </w:pPr>
      <w:r w:rsidRPr="00884678">
        <w:t>6.</w:t>
      </w:r>
      <w:r w:rsidRPr="00884678">
        <w:tab/>
      </w:r>
      <w:r w:rsidRPr="00884678">
        <w:rPr>
          <w:b/>
        </w:rPr>
        <w:t>Bates JH, and Irvin CG</w:t>
      </w:r>
      <w:r w:rsidRPr="00884678">
        <w:t xml:space="preserve">. Measuring lung function in mice: the phenotyping uncertainty principle. </w:t>
      </w:r>
      <w:r w:rsidRPr="00884678">
        <w:rPr>
          <w:i/>
        </w:rPr>
        <w:t xml:space="preserve">J Appl Physiol (1985) </w:t>
      </w:r>
      <w:r w:rsidRPr="00884678">
        <w:t>94: 1297-1306, 2003.</w:t>
      </w:r>
    </w:p>
    <w:p w14:paraId="63559D77" w14:textId="77777777" w:rsidR="00884678" w:rsidRPr="00884678" w:rsidRDefault="00884678" w:rsidP="00884678">
      <w:pPr>
        <w:pStyle w:val="EndNoteBibliography"/>
        <w:spacing w:after="0"/>
      </w:pPr>
      <w:r w:rsidRPr="00884678">
        <w:t>7.</w:t>
      </w:r>
      <w:r w:rsidRPr="00884678">
        <w:tab/>
      </w:r>
      <w:r w:rsidRPr="00884678">
        <w:rPr>
          <w:b/>
        </w:rPr>
        <w:t>Brunnee T, Reddigari SR, Shibayama Y, Kaplan AP, and Silverberg M</w:t>
      </w:r>
      <w:r w:rsidRPr="00884678">
        <w:t xml:space="preserve">. Mast cell derived heparin activates the contact system: a link to kinin generation in allergic reactions. </w:t>
      </w:r>
      <w:r w:rsidRPr="00884678">
        <w:rPr>
          <w:i/>
        </w:rPr>
        <w:t xml:space="preserve">Clin Exp Allergy </w:t>
      </w:r>
      <w:r w:rsidRPr="00884678">
        <w:t>27: 653-663, 1997.</w:t>
      </w:r>
    </w:p>
    <w:p w14:paraId="282237C3" w14:textId="77777777" w:rsidR="00884678" w:rsidRPr="00884678" w:rsidRDefault="00884678" w:rsidP="00884678">
      <w:pPr>
        <w:pStyle w:val="EndNoteBibliography"/>
        <w:spacing w:after="0"/>
      </w:pPr>
      <w:r w:rsidRPr="00884678">
        <w:t>8.</w:t>
      </w:r>
      <w:r w:rsidRPr="00884678">
        <w:tab/>
      </w:r>
      <w:r w:rsidRPr="00884678">
        <w:rPr>
          <w:b/>
        </w:rPr>
        <w:t>Christiansen SC, Proud D, Sarnoff RB, Juergens U, Cochrane CG, and Zuraw BL</w:t>
      </w:r>
      <w:r w:rsidRPr="00884678">
        <w:t xml:space="preserve">. Elevation of tissue kallikrein and kinin in the airways of asthmatic subjects after endobronchial allergen challenge. </w:t>
      </w:r>
      <w:r w:rsidRPr="00884678">
        <w:rPr>
          <w:i/>
        </w:rPr>
        <w:t xml:space="preserve">The American review of respiratory disease </w:t>
      </w:r>
      <w:r w:rsidRPr="00884678">
        <w:t>145: 900-905, 1992.</w:t>
      </w:r>
    </w:p>
    <w:p w14:paraId="78AA212D" w14:textId="77777777" w:rsidR="00884678" w:rsidRPr="00884678" w:rsidRDefault="00884678" w:rsidP="00884678">
      <w:pPr>
        <w:pStyle w:val="EndNoteBibliography"/>
        <w:spacing w:after="0"/>
      </w:pPr>
      <w:r w:rsidRPr="00884678">
        <w:t>9.</w:t>
      </w:r>
      <w:r w:rsidRPr="00884678">
        <w:tab/>
      </w:r>
      <w:r w:rsidRPr="00884678">
        <w:rPr>
          <w:b/>
        </w:rPr>
        <w:t>Coffman LG, Brown JC, Johnson DA, Parthasarathy N, D'Agostino RB, Jr., Lively MO, Hua X, Tilley SL, Muller-Esterl W, Willingham MC, Torti FM, and Torti SV</w:t>
      </w:r>
      <w:r w:rsidRPr="00884678">
        <w:t xml:space="preserve">. Cleavage of high-molecular-weight kininogen by elastase and tryptase is inhibited by ferritin. </w:t>
      </w:r>
      <w:r w:rsidRPr="00884678">
        <w:rPr>
          <w:i/>
        </w:rPr>
        <w:t xml:space="preserve">Am J Physiol Lung Cell Mol Physiol </w:t>
      </w:r>
      <w:r w:rsidRPr="00884678">
        <w:t>294: L505-515, 2008.</w:t>
      </w:r>
    </w:p>
    <w:p w14:paraId="55334656" w14:textId="77777777" w:rsidR="00884678" w:rsidRPr="00884678" w:rsidRDefault="00884678" w:rsidP="00884678">
      <w:pPr>
        <w:pStyle w:val="EndNoteBibliography"/>
        <w:spacing w:after="0"/>
      </w:pPr>
      <w:r w:rsidRPr="00884678">
        <w:t>10.</w:t>
      </w:r>
      <w:r w:rsidRPr="00884678">
        <w:tab/>
      </w:r>
      <w:r w:rsidRPr="00884678">
        <w:rPr>
          <w:b/>
        </w:rPr>
        <w:t>Crimi E, Spanevello A, Neri M, Ind PW, Rossi GA, and Brusasco V</w:t>
      </w:r>
      <w:r w:rsidRPr="00884678">
        <w:t xml:space="preserve">. Dissociation between airway inflammation and airway hyperresponsiveness in allergic asthma. </w:t>
      </w:r>
      <w:r w:rsidRPr="00884678">
        <w:rPr>
          <w:i/>
        </w:rPr>
        <w:t xml:space="preserve">Am J Respir Crit Care Med </w:t>
      </w:r>
      <w:r w:rsidRPr="00884678">
        <w:t>157: 4-9, 1998.</w:t>
      </w:r>
    </w:p>
    <w:p w14:paraId="6A0D2976" w14:textId="77777777" w:rsidR="00884678" w:rsidRPr="005D34B0" w:rsidRDefault="00884678" w:rsidP="00884678">
      <w:pPr>
        <w:pStyle w:val="EndNoteBibliography"/>
        <w:spacing w:after="0"/>
        <w:rPr>
          <w:lang w:val="nl-NL"/>
        </w:rPr>
      </w:pPr>
      <w:r w:rsidRPr="00884678">
        <w:t>11.</w:t>
      </w:r>
      <w:r w:rsidRPr="00884678">
        <w:tab/>
      </w:r>
      <w:r w:rsidRPr="00884678">
        <w:rPr>
          <w:b/>
        </w:rPr>
        <w:t>Crosby JR, Guha M, Tung D, Miller DA, Bender B, Condon TP, York-DeFalco C, Geary RS, Monia BP, Karras JG, and Gregory SA</w:t>
      </w:r>
      <w:r w:rsidRPr="00884678">
        <w:t xml:space="preserve">. Inhaled CD86 antisense oligonucleotide suppresses pulmonary inflammation and airway hyper-responsiveness in allergic mice. </w:t>
      </w:r>
      <w:r w:rsidRPr="005D34B0">
        <w:rPr>
          <w:i/>
          <w:lang w:val="nl-NL"/>
        </w:rPr>
        <w:t xml:space="preserve">J Pharmacol Exp Ther </w:t>
      </w:r>
      <w:r w:rsidRPr="005D34B0">
        <w:rPr>
          <w:lang w:val="nl-NL"/>
        </w:rPr>
        <w:t>321: 938-946, 2007.</w:t>
      </w:r>
    </w:p>
    <w:p w14:paraId="036FE969" w14:textId="77777777" w:rsidR="00884678" w:rsidRPr="00884678" w:rsidRDefault="00884678" w:rsidP="00884678">
      <w:pPr>
        <w:pStyle w:val="EndNoteBibliography"/>
        <w:spacing w:after="0"/>
      </w:pPr>
      <w:r w:rsidRPr="005D34B0">
        <w:rPr>
          <w:lang w:val="nl-NL"/>
        </w:rPr>
        <w:t>12.</w:t>
      </w:r>
      <w:r w:rsidRPr="005D34B0">
        <w:rPr>
          <w:lang w:val="nl-NL"/>
        </w:rPr>
        <w:tab/>
      </w:r>
      <w:r w:rsidRPr="005D34B0">
        <w:rPr>
          <w:b/>
          <w:lang w:val="nl-NL"/>
        </w:rPr>
        <w:t>de Boer JD, Yang J, van den Boogaard FE, Hoogendijk AJ, de Beer R, van der Zee JS, Roelofs JJ, van 't Veer C, de Vos AF, and van der Poll T</w:t>
      </w:r>
      <w:r w:rsidRPr="005D34B0">
        <w:rPr>
          <w:lang w:val="nl-NL"/>
        </w:rPr>
        <w:t xml:space="preserve">. Mast Cell-Deficient Kit Mice Develop House Dust Mite-Induced Lung Inflammation despite Impaired Eosinophil Recruitment. </w:t>
      </w:r>
      <w:r w:rsidRPr="00884678">
        <w:rPr>
          <w:i/>
        </w:rPr>
        <w:t xml:space="preserve">J Innate Immun </w:t>
      </w:r>
      <w:r w:rsidRPr="00884678">
        <w:t>6: 219-226, 2014.</w:t>
      </w:r>
    </w:p>
    <w:p w14:paraId="57B5F3D6" w14:textId="77777777" w:rsidR="00884678" w:rsidRPr="00884678" w:rsidRDefault="00884678" w:rsidP="00884678">
      <w:pPr>
        <w:pStyle w:val="EndNoteBibliography"/>
        <w:spacing w:after="0"/>
      </w:pPr>
      <w:r w:rsidRPr="00884678">
        <w:t>13.</w:t>
      </w:r>
      <w:r w:rsidRPr="00884678">
        <w:tab/>
      </w:r>
      <w:r w:rsidRPr="00884678">
        <w:rPr>
          <w:b/>
        </w:rPr>
        <w:t>de Maat S, Tersteeg C, Herczenik E, and Maas C</w:t>
      </w:r>
      <w:r w:rsidRPr="00884678">
        <w:t xml:space="preserve">. Tracking down contact activation - from coagulation in vitro to inflammation in vivo. </w:t>
      </w:r>
      <w:r w:rsidRPr="00884678">
        <w:rPr>
          <w:i/>
        </w:rPr>
        <w:t xml:space="preserve">Int J Lab Hematol </w:t>
      </w:r>
      <w:r w:rsidRPr="00884678">
        <w:t>36: 374-381, 2014.</w:t>
      </w:r>
    </w:p>
    <w:p w14:paraId="5BBE0605" w14:textId="77777777" w:rsidR="00884678" w:rsidRPr="00884678" w:rsidRDefault="00884678" w:rsidP="00884678">
      <w:pPr>
        <w:pStyle w:val="EndNoteBibliography"/>
        <w:spacing w:after="0"/>
      </w:pPr>
      <w:r w:rsidRPr="00884678">
        <w:t>14.</w:t>
      </w:r>
      <w:r w:rsidRPr="00884678">
        <w:tab/>
      </w:r>
      <w:r w:rsidRPr="00884678">
        <w:rPr>
          <w:b/>
        </w:rPr>
        <w:t>Deshpande DA, and Penn RB</w:t>
      </w:r>
      <w:r w:rsidRPr="00884678">
        <w:t xml:space="preserve">. Targeting G protein-coupled receptor signaling in asthma. </w:t>
      </w:r>
      <w:r w:rsidRPr="00884678">
        <w:rPr>
          <w:i/>
        </w:rPr>
        <w:t xml:space="preserve">Cell Signal </w:t>
      </w:r>
      <w:r w:rsidRPr="00884678">
        <w:t>18: 2105-2120, 2006.</w:t>
      </w:r>
    </w:p>
    <w:p w14:paraId="76D10083" w14:textId="77777777" w:rsidR="00884678" w:rsidRPr="00884678" w:rsidRDefault="00884678" w:rsidP="00884678">
      <w:pPr>
        <w:pStyle w:val="EndNoteBibliography"/>
        <w:spacing w:after="0"/>
      </w:pPr>
      <w:r w:rsidRPr="00884678">
        <w:t>15.</w:t>
      </w:r>
      <w:r w:rsidRPr="00884678">
        <w:tab/>
      </w:r>
      <w:r w:rsidRPr="00884678">
        <w:rPr>
          <w:b/>
        </w:rPr>
        <w:t>Ding C, Van't Veer C, Roelofs J, Shukla M, McCrae KR, Revenko AS, Crosby J, and van der Poll T</w:t>
      </w:r>
      <w:r w:rsidRPr="00884678">
        <w:t xml:space="preserve">. Limited role of kininogen in the host response during gram-negative pneumonia derived sepsis. </w:t>
      </w:r>
      <w:r w:rsidRPr="00884678">
        <w:rPr>
          <w:i/>
        </w:rPr>
        <w:t xml:space="preserve">Am J Physiol Lung Cell Mol Physiol </w:t>
      </w:r>
      <w:r w:rsidRPr="00884678">
        <w:t>ajplung 00288 02017, 2017.</w:t>
      </w:r>
    </w:p>
    <w:p w14:paraId="61DFDEB4" w14:textId="77777777" w:rsidR="00884678" w:rsidRPr="00884678" w:rsidRDefault="00884678" w:rsidP="00884678">
      <w:pPr>
        <w:pStyle w:val="EndNoteBibliography"/>
        <w:spacing w:after="0"/>
      </w:pPr>
      <w:r w:rsidRPr="00884678">
        <w:t>16.</w:t>
      </w:r>
      <w:r w:rsidRPr="00884678">
        <w:tab/>
      </w:r>
      <w:r w:rsidRPr="00884678">
        <w:rPr>
          <w:b/>
        </w:rPr>
        <w:t>Eric J, Gabra BH, and Sirois P</w:t>
      </w:r>
      <w:r w:rsidRPr="00884678">
        <w:t xml:space="preserve">. Implication of the bradykinin receptors in antigen-induced pulmonary inflammation in mice. </w:t>
      </w:r>
      <w:r w:rsidRPr="00884678">
        <w:rPr>
          <w:i/>
        </w:rPr>
        <w:t xml:space="preserve">Br J Pharmacol </w:t>
      </w:r>
      <w:r w:rsidRPr="00884678">
        <w:t>138: 1589-1597, 2003.</w:t>
      </w:r>
    </w:p>
    <w:p w14:paraId="4CCED350" w14:textId="77777777" w:rsidR="00884678" w:rsidRPr="00884678" w:rsidRDefault="00884678" w:rsidP="00884678">
      <w:pPr>
        <w:pStyle w:val="EndNoteBibliography"/>
        <w:spacing w:after="0"/>
      </w:pPr>
      <w:r w:rsidRPr="00884678">
        <w:t>17.</w:t>
      </w:r>
      <w:r w:rsidRPr="00884678">
        <w:tab/>
      </w:r>
      <w:r w:rsidRPr="00884678">
        <w:rPr>
          <w:b/>
        </w:rPr>
        <w:t>Fahy JV</w:t>
      </w:r>
      <w:r w:rsidRPr="00884678">
        <w:t xml:space="preserve">. Type 2 inflammation in asthma--present in most, absent in many. </w:t>
      </w:r>
      <w:r w:rsidRPr="00884678">
        <w:rPr>
          <w:i/>
        </w:rPr>
        <w:t xml:space="preserve">Nat Rev Immunol </w:t>
      </w:r>
      <w:r w:rsidRPr="00884678">
        <w:t>15: 57-65, 2015.</w:t>
      </w:r>
    </w:p>
    <w:p w14:paraId="016BB5BF" w14:textId="77777777" w:rsidR="00884678" w:rsidRPr="00884678" w:rsidRDefault="00884678" w:rsidP="00884678">
      <w:pPr>
        <w:pStyle w:val="EndNoteBibliography"/>
        <w:spacing w:after="0"/>
      </w:pPr>
      <w:r w:rsidRPr="00884678">
        <w:lastRenderedPageBreak/>
        <w:t>18.</w:t>
      </w:r>
      <w:r w:rsidRPr="00884678">
        <w:tab/>
      </w:r>
      <w:r w:rsidRPr="00884678">
        <w:rPr>
          <w:b/>
        </w:rPr>
        <w:t>Forteza R, Botvinnikova Y, Ahmed A, Cortes A, Gundel RH, Wanner A, and Abraham WM</w:t>
      </w:r>
      <w:r w:rsidRPr="00884678">
        <w:t xml:space="preserve">. The interaction of alpha 1-proteinase inhibitor and tissue kallikrein in controlling allergic ovine airway hyperresponsiveness. </w:t>
      </w:r>
      <w:r w:rsidRPr="00884678">
        <w:rPr>
          <w:i/>
        </w:rPr>
        <w:t xml:space="preserve">Am J Respir Crit Care Med </w:t>
      </w:r>
      <w:r w:rsidRPr="00884678">
        <w:t>154: 36-42, 1996.</w:t>
      </w:r>
    </w:p>
    <w:p w14:paraId="4AC51D7B" w14:textId="77777777" w:rsidR="00884678" w:rsidRPr="00884678" w:rsidRDefault="00884678" w:rsidP="00884678">
      <w:pPr>
        <w:pStyle w:val="EndNoteBibliography"/>
        <w:spacing w:after="0"/>
      </w:pPr>
      <w:r w:rsidRPr="00884678">
        <w:t>19.</w:t>
      </w:r>
      <w:r w:rsidRPr="00884678">
        <w:tab/>
      </w:r>
      <w:r w:rsidRPr="00884678">
        <w:rPr>
          <w:b/>
        </w:rPr>
        <w:t>Fuller RW, Dixon CM, Cuss FM, and Barnes PJ</w:t>
      </w:r>
      <w:r w:rsidRPr="00884678">
        <w:t xml:space="preserve">. Bradykinin-induced bronchoconstriction in humans. Mode of action. </w:t>
      </w:r>
      <w:r w:rsidRPr="00884678">
        <w:rPr>
          <w:i/>
        </w:rPr>
        <w:t xml:space="preserve">The American review of respiratory disease </w:t>
      </w:r>
      <w:r w:rsidRPr="00884678">
        <w:t>135: 176-180, 1987.</w:t>
      </w:r>
    </w:p>
    <w:p w14:paraId="18273B1A" w14:textId="77777777" w:rsidR="00884678" w:rsidRPr="00884678" w:rsidRDefault="00884678" w:rsidP="00884678">
      <w:pPr>
        <w:pStyle w:val="EndNoteBibliography"/>
        <w:spacing w:after="0"/>
      </w:pPr>
      <w:r w:rsidRPr="00884678">
        <w:t>20.</w:t>
      </w:r>
      <w:r w:rsidRPr="00884678">
        <w:tab/>
      </w:r>
      <w:r w:rsidRPr="00884678">
        <w:rPr>
          <w:b/>
        </w:rPr>
        <w:t>Gama Landgraf R, Jancar S, Steil AA, and Sirois P</w:t>
      </w:r>
      <w:r w:rsidRPr="00884678">
        <w:t xml:space="preserve">. Modulation of allergic and immune complex-induced lung inflammation by bradykinin receptor antagonists. </w:t>
      </w:r>
      <w:r w:rsidRPr="00884678">
        <w:rPr>
          <w:i/>
        </w:rPr>
        <w:t xml:space="preserve">Inflamm Res </w:t>
      </w:r>
      <w:r w:rsidRPr="00884678">
        <w:t>53: 78-83, 2004.</w:t>
      </w:r>
    </w:p>
    <w:p w14:paraId="72322FBA" w14:textId="77777777" w:rsidR="00884678" w:rsidRPr="00884678" w:rsidRDefault="00884678" w:rsidP="00884678">
      <w:pPr>
        <w:pStyle w:val="EndNoteBibliography"/>
        <w:spacing w:after="0"/>
      </w:pPr>
      <w:r w:rsidRPr="00884678">
        <w:t>21.</w:t>
      </w:r>
      <w:r w:rsidRPr="00884678">
        <w:tab/>
      </w:r>
      <w:r w:rsidRPr="00884678">
        <w:rPr>
          <w:b/>
        </w:rPr>
        <w:t>Gregory LG, and Lloyd CM</w:t>
      </w:r>
      <w:r w:rsidRPr="00884678">
        <w:t xml:space="preserve">. Orchestrating house dust mite-associated allergy in the lung. </w:t>
      </w:r>
      <w:r w:rsidRPr="00884678">
        <w:rPr>
          <w:i/>
        </w:rPr>
        <w:t xml:space="preserve">Trends Immunol </w:t>
      </w:r>
      <w:r w:rsidRPr="00884678">
        <w:t>32: 402-411, 2011.</w:t>
      </w:r>
    </w:p>
    <w:p w14:paraId="633BEC1A" w14:textId="77777777" w:rsidR="00884678" w:rsidRPr="00884678" w:rsidRDefault="00884678" w:rsidP="00884678">
      <w:pPr>
        <w:pStyle w:val="EndNoteBibliography"/>
        <w:spacing w:after="0"/>
      </w:pPr>
      <w:r w:rsidRPr="00884678">
        <w:t>22.</w:t>
      </w:r>
      <w:r w:rsidRPr="00884678">
        <w:tab/>
      </w:r>
      <w:r w:rsidRPr="00884678">
        <w:rPr>
          <w:b/>
        </w:rPr>
        <w:t>Hannon JP, Tigani B, Williams I, Mazzoni L, and Fozard JR</w:t>
      </w:r>
      <w:r w:rsidRPr="00884678">
        <w:t xml:space="preserve">. Mechanism of airway hyperresponsiveness to adenosine induced by allergen challenge in actively sensitized Brown Norway rats. </w:t>
      </w:r>
      <w:r w:rsidRPr="00884678">
        <w:rPr>
          <w:i/>
        </w:rPr>
        <w:t xml:space="preserve">Br J Pharmacol </w:t>
      </w:r>
      <w:r w:rsidRPr="00884678">
        <w:t>132: 1509-1523, 2001.</w:t>
      </w:r>
    </w:p>
    <w:p w14:paraId="29452061" w14:textId="77777777" w:rsidR="00884678" w:rsidRPr="00884678" w:rsidRDefault="00884678" w:rsidP="00884678">
      <w:pPr>
        <w:pStyle w:val="EndNoteBibliography"/>
        <w:spacing w:after="0"/>
      </w:pPr>
      <w:r w:rsidRPr="00884678">
        <w:t>23.</w:t>
      </w:r>
      <w:r w:rsidRPr="00884678">
        <w:tab/>
      </w:r>
      <w:r w:rsidRPr="00884678">
        <w:rPr>
          <w:b/>
        </w:rPr>
        <w:t>Heitsch H</w:t>
      </w:r>
      <w:r w:rsidRPr="00884678">
        <w:t xml:space="preserve">. Bradykinin B2 receptor as a potential therapeutic target. </w:t>
      </w:r>
      <w:r w:rsidRPr="00884678">
        <w:rPr>
          <w:i/>
        </w:rPr>
        <w:t xml:space="preserve">Drug News Perspect </w:t>
      </w:r>
      <w:r w:rsidRPr="00884678">
        <w:t>13: 213-225, 2000.</w:t>
      </w:r>
    </w:p>
    <w:p w14:paraId="010DB245" w14:textId="77777777" w:rsidR="00884678" w:rsidRPr="00884678" w:rsidRDefault="00884678" w:rsidP="00884678">
      <w:pPr>
        <w:pStyle w:val="EndNoteBibliography"/>
        <w:spacing w:after="0"/>
      </w:pPr>
      <w:r w:rsidRPr="00884678">
        <w:t>24.</w:t>
      </w:r>
      <w:r w:rsidRPr="00884678">
        <w:tab/>
      </w:r>
      <w:r w:rsidRPr="00884678">
        <w:rPr>
          <w:b/>
        </w:rPr>
        <w:t>Hirayama Y, Miyayasu K, Yamagami K, Imai T, Ohkubo Y, and Mutoh S</w:t>
      </w:r>
      <w:r w:rsidRPr="00884678">
        <w:t xml:space="preserve">. Effect of FK3657, a non-peptide bradykinin B2 receptor antagonist, on allergic airway disease models. </w:t>
      </w:r>
      <w:r w:rsidRPr="00884678">
        <w:rPr>
          <w:i/>
        </w:rPr>
        <w:t xml:space="preserve">Eur J Pharmacol </w:t>
      </w:r>
      <w:r w:rsidRPr="00884678">
        <w:t>467: 197-203, 2003.</w:t>
      </w:r>
    </w:p>
    <w:p w14:paraId="1B15F675" w14:textId="77777777" w:rsidR="00884678" w:rsidRPr="00884678" w:rsidRDefault="00884678" w:rsidP="00884678">
      <w:pPr>
        <w:pStyle w:val="EndNoteBibliography"/>
        <w:spacing w:after="0"/>
      </w:pPr>
      <w:r w:rsidRPr="00884678">
        <w:t>25.</w:t>
      </w:r>
      <w:r w:rsidRPr="00884678">
        <w:tab/>
      </w:r>
      <w:r w:rsidRPr="00884678">
        <w:rPr>
          <w:b/>
        </w:rPr>
        <w:t>Israel E, and Reddel HK</w:t>
      </w:r>
      <w:r w:rsidRPr="00884678">
        <w:t xml:space="preserve">. Severe and Difficult-to-Treat Asthma in Adults. </w:t>
      </w:r>
      <w:r w:rsidRPr="00884678">
        <w:rPr>
          <w:i/>
        </w:rPr>
        <w:t xml:space="preserve">N Engl J Med </w:t>
      </w:r>
      <w:r w:rsidRPr="00884678">
        <w:t>377: 965-976, 2017.</w:t>
      </w:r>
    </w:p>
    <w:p w14:paraId="494B42BF" w14:textId="77777777" w:rsidR="00884678" w:rsidRPr="00884678" w:rsidRDefault="00884678" w:rsidP="00884678">
      <w:pPr>
        <w:pStyle w:val="EndNoteBibliography"/>
        <w:spacing w:after="0"/>
      </w:pPr>
      <w:r w:rsidRPr="00884678">
        <w:t>26.</w:t>
      </w:r>
      <w:r w:rsidRPr="00884678">
        <w:tab/>
      </w:r>
      <w:r w:rsidRPr="00884678">
        <w:rPr>
          <w:b/>
        </w:rPr>
        <w:t>Jain D, Keslacy S, Tliba O, Cao Y, Kierstein S, Amin K, Panettieri RA, Jr., Haczku A, and Amrani Y</w:t>
      </w:r>
      <w:r w:rsidRPr="00884678">
        <w:t xml:space="preserve">. Essential role of IFNbeta and CD38 in TNFalpha-induced airway smooth muscle hyper-responsiveness. </w:t>
      </w:r>
      <w:r w:rsidRPr="00884678">
        <w:rPr>
          <w:i/>
        </w:rPr>
        <w:t xml:space="preserve">Immunobiology </w:t>
      </w:r>
      <w:r w:rsidRPr="00884678">
        <w:t>213: 499-509, 2008.</w:t>
      </w:r>
    </w:p>
    <w:p w14:paraId="31407CA3" w14:textId="77777777" w:rsidR="00884678" w:rsidRPr="00884678" w:rsidRDefault="00884678" w:rsidP="00884678">
      <w:pPr>
        <w:pStyle w:val="EndNoteBibliography"/>
        <w:spacing w:after="0"/>
      </w:pPr>
      <w:r w:rsidRPr="00884678">
        <w:t>27.</w:t>
      </w:r>
      <w:r w:rsidRPr="00884678">
        <w:tab/>
      </w:r>
      <w:r w:rsidRPr="00884678">
        <w:rPr>
          <w:b/>
        </w:rPr>
        <w:t>Johnson JR, Wiley RE, Fattouh R, Swirski FK, Gajewska BU, Coyle AJ, Gutierrez-Ramos JC, Ellis R, Inman MD, and Jordana M</w:t>
      </w:r>
      <w:r w:rsidRPr="00884678">
        <w:t xml:space="preserve">. Continuous exposure to house dust mite elicits chronic airway inflammation and structural remodeling. </w:t>
      </w:r>
      <w:r w:rsidRPr="00884678">
        <w:rPr>
          <w:i/>
        </w:rPr>
        <w:t xml:space="preserve">Am J Respir Crit Care Med </w:t>
      </w:r>
      <w:r w:rsidRPr="00884678">
        <w:t>169: 378-385, 2004.</w:t>
      </w:r>
    </w:p>
    <w:p w14:paraId="2637D7CB" w14:textId="77777777" w:rsidR="00884678" w:rsidRPr="00884678" w:rsidRDefault="00884678" w:rsidP="00884678">
      <w:pPr>
        <w:pStyle w:val="EndNoteBibliography"/>
        <w:spacing w:after="0"/>
      </w:pPr>
      <w:r w:rsidRPr="00884678">
        <w:t>28.</w:t>
      </w:r>
      <w:r w:rsidRPr="00884678">
        <w:tab/>
      </w:r>
      <w:r w:rsidRPr="00884678">
        <w:rPr>
          <w:b/>
        </w:rPr>
        <w:t>Karras JG, Crosby JR, Guha M, Tung D, Miller DA, Gaarde WA, Geary RS, Monia BP, and Gregory SA</w:t>
      </w:r>
      <w:r w:rsidRPr="00884678">
        <w:t xml:space="preserve">. Anti-inflammatory activity of inhaled IL-4 receptor-alpha antisense oligonucleotide in mice. </w:t>
      </w:r>
      <w:r w:rsidRPr="00884678">
        <w:rPr>
          <w:i/>
        </w:rPr>
        <w:t xml:space="preserve">Am J Respir Cell Mol Biol </w:t>
      </w:r>
      <w:r w:rsidRPr="00884678">
        <w:t>36: 276-285, 2007.</w:t>
      </w:r>
    </w:p>
    <w:p w14:paraId="2A681646" w14:textId="77777777" w:rsidR="00884678" w:rsidRPr="00884678" w:rsidRDefault="00884678" w:rsidP="00884678">
      <w:pPr>
        <w:pStyle w:val="EndNoteBibliography"/>
        <w:spacing w:after="0"/>
      </w:pPr>
      <w:r w:rsidRPr="00884678">
        <w:t>29.</w:t>
      </w:r>
      <w:r w:rsidRPr="00884678">
        <w:tab/>
      </w:r>
      <w:r w:rsidRPr="00884678">
        <w:rPr>
          <w:b/>
        </w:rPr>
        <w:t>Kimura MY, Hayashizaki K, Tokoyoda K, Takamura S, Motohashi S, and Nakayama T</w:t>
      </w:r>
      <w:r w:rsidRPr="00884678">
        <w:t xml:space="preserve">. Crucial role for CD69 in allergic inflammatory responses: CD69-Myl9 system in the pathogenesis of airway inflammation. </w:t>
      </w:r>
      <w:r w:rsidRPr="00884678">
        <w:rPr>
          <w:i/>
        </w:rPr>
        <w:t xml:space="preserve">Immunol Rev </w:t>
      </w:r>
      <w:r w:rsidRPr="00884678">
        <w:t>278: 87-100, 2017.</w:t>
      </w:r>
    </w:p>
    <w:p w14:paraId="764DD6ED" w14:textId="77777777" w:rsidR="00884678" w:rsidRPr="00884678" w:rsidRDefault="00884678" w:rsidP="00884678">
      <w:pPr>
        <w:pStyle w:val="EndNoteBibliography"/>
        <w:spacing w:after="0"/>
      </w:pPr>
      <w:r w:rsidRPr="00884678">
        <w:t>30.</w:t>
      </w:r>
      <w:r w:rsidRPr="00884678">
        <w:tab/>
      </w:r>
      <w:r w:rsidRPr="00884678">
        <w:rPr>
          <w:b/>
        </w:rPr>
        <w:t>Lambrecht BN, and Hammad H</w:t>
      </w:r>
      <w:r w:rsidRPr="00884678">
        <w:t xml:space="preserve">. The immunology of asthma. </w:t>
      </w:r>
      <w:r w:rsidRPr="00884678">
        <w:rPr>
          <w:i/>
        </w:rPr>
        <w:t xml:space="preserve">Nat Immunol </w:t>
      </w:r>
      <w:r w:rsidRPr="00884678">
        <w:t>16: 45-56, 2015.</w:t>
      </w:r>
    </w:p>
    <w:p w14:paraId="2810BF44" w14:textId="77777777" w:rsidR="00884678" w:rsidRPr="00884678" w:rsidRDefault="00884678" w:rsidP="00884678">
      <w:pPr>
        <w:pStyle w:val="EndNoteBibliography"/>
        <w:spacing w:after="0"/>
      </w:pPr>
      <w:r w:rsidRPr="00884678">
        <w:t>31.</w:t>
      </w:r>
      <w:r w:rsidRPr="00884678">
        <w:tab/>
      </w:r>
      <w:r w:rsidRPr="00884678">
        <w:rPr>
          <w:b/>
        </w:rPr>
        <w:t>Liu C, Yuan L, Zou Y, Yang M, Chen Y, Qu X, Liu H, Jiang J, Xiang Y, and Qin X</w:t>
      </w:r>
      <w:r w:rsidRPr="00884678">
        <w:t xml:space="preserve">. ITGB4 is essential for containing HDM-induced airway inflammation and airway hyperresponsiveness. </w:t>
      </w:r>
      <w:r w:rsidRPr="00884678">
        <w:rPr>
          <w:i/>
        </w:rPr>
        <w:t xml:space="preserve">J Leukoc Biol </w:t>
      </w:r>
      <w:r w:rsidRPr="00884678">
        <w:t>103: 897-908, 2018.</w:t>
      </w:r>
    </w:p>
    <w:p w14:paraId="38B06847" w14:textId="77777777" w:rsidR="00884678" w:rsidRPr="00884678" w:rsidRDefault="00884678" w:rsidP="00884678">
      <w:pPr>
        <w:pStyle w:val="EndNoteBibliography"/>
        <w:spacing w:after="0"/>
      </w:pPr>
      <w:r w:rsidRPr="00884678">
        <w:t>32.</w:t>
      </w:r>
      <w:r w:rsidRPr="00884678">
        <w:tab/>
      </w:r>
      <w:r w:rsidRPr="00884678">
        <w:rPr>
          <w:b/>
        </w:rPr>
        <w:t>Long AT, Kenne E, Jung R, Fuchs TA, and Renne T</w:t>
      </w:r>
      <w:r w:rsidRPr="00884678">
        <w:t xml:space="preserve">. Contact system revisited: an interface between inflammation, coagulation, and innate immunity. </w:t>
      </w:r>
      <w:r w:rsidRPr="00884678">
        <w:rPr>
          <w:i/>
        </w:rPr>
        <w:t xml:space="preserve">J Thromb Haemost </w:t>
      </w:r>
      <w:r w:rsidRPr="00884678">
        <w:t>14: 427-437, 2016.</w:t>
      </w:r>
    </w:p>
    <w:p w14:paraId="16EBF970" w14:textId="77777777" w:rsidR="00884678" w:rsidRPr="00884678" w:rsidRDefault="00884678" w:rsidP="00884678">
      <w:pPr>
        <w:pStyle w:val="EndNoteBibliography"/>
        <w:spacing w:after="0"/>
      </w:pPr>
      <w:r w:rsidRPr="00884678">
        <w:t>33.</w:t>
      </w:r>
      <w:r w:rsidRPr="00884678">
        <w:tab/>
      </w:r>
      <w:r w:rsidRPr="00884678">
        <w:rPr>
          <w:b/>
        </w:rPr>
        <w:t>Maruo K, Akaike T, Matsumura Y, Kohmoto S, Inada Y, Ono T, Arao T, and Maeda H</w:t>
      </w:r>
      <w:r w:rsidRPr="00884678">
        <w:t xml:space="preserve">. Triggering of the vascular permeability reaction by activation of the Hageman factor-prekallikrein system by house dust mite proteinase. </w:t>
      </w:r>
      <w:r w:rsidRPr="00884678">
        <w:rPr>
          <w:i/>
        </w:rPr>
        <w:t xml:space="preserve">Biochim Biophys Acta </w:t>
      </w:r>
      <w:r w:rsidRPr="00884678">
        <w:t>1074: 62-68, 1991.</w:t>
      </w:r>
    </w:p>
    <w:p w14:paraId="0F53C3C1" w14:textId="77777777" w:rsidR="00884678" w:rsidRPr="00884678" w:rsidRDefault="00884678" w:rsidP="00884678">
      <w:pPr>
        <w:pStyle w:val="EndNoteBibliography"/>
        <w:spacing w:after="0"/>
      </w:pPr>
      <w:r w:rsidRPr="00884678">
        <w:t>34.</w:t>
      </w:r>
      <w:r w:rsidRPr="00884678">
        <w:tab/>
      </w:r>
      <w:r w:rsidRPr="00884678">
        <w:rPr>
          <w:b/>
        </w:rPr>
        <w:t>McKnight CG, Jude JA, Zhu Z, Panettieri RA, Jr., and Finkelman FD</w:t>
      </w:r>
      <w:r w:rsidRPr="00884678">
        <w:t xml:space="preserve">. House Dust Mite-Induced Allergic Airway Disease Is Independent of IgE and FcepsilonRIalpha. </w:t>
      </w:r>
      <w:r w:rsidRPr="00884678">
        <w:rPr>
          <w:i/>
        </w:rPr>
        <w:t xml:space="preserve">Am J Respir Cell Mol Biol </w:t>
      </w:r>
      <w:r w:rsidRPr="00884678">
        <w:t>57: 674-682, 2017.</w:t>
      </w:r>
    </w:p>
    <w:p w14:paraId="1B833CCE" w14:textId="77777777" w:rsidR="00884678" w:rsidRPr="00884678" w:rsidRDefault="00884678" w:rsidP="00884678">
      <w:pPr>
        <w:pStyle w:val="EndNoteBibliography"/>
        <w:spacing w:after="0"/>
      </w:pPr>
      <w:r w:rsidRPr="00884678">
        <w:t>35.</w:t>
      </w:r>
      <w:r w:rsidRPr="00884678">
        <w:tab/>
      </w:r>
      <w:r w:rsidRPr="00884678">
        <w:rPr>
          <w:b/>
        </w:rPr>
        <w:t>Merkulov S, Zhang WM, Komar AA, Schmaier AH, Barnes E, Zhou Y, Lu X, Iwaki T, Castellino FJ, Luo G, and McCrae KR</w:t>
      </w:r>
      <w:r w:rsidRPr="00884678">
        <w:t xml:space="preserve">. Deletion of murine kininogen gene 1 (mKng1) causes loss of plasma kininogen and delays thrombosis. </w:t>
      </w:r>
      <w:r w:rsidRPr="00884678">
        <w:rPr>
          <w:i/>
        </w:rPr>
        <w:t xml:space="preserve">Blood </w:t>
      </w:r>
      <w:r w:rsidRPr="00884678">
        <w:t>111: 1274-1281, 2008.</w:t>
      </w:r>
    </w:p>
    <w:p w14:paraId="64987671" w14:textId="77777777" w:rsidR="00884678" w:rsidRPr="00884678" w:rsidRDefault="00884678" w:rsidP="00884678">
      <w:pPr>
        <w:pStyle w:val="EndNoteBibliography"/>
        <w:spacing w:after="0"/>
      </w:pPr>
      <w:r w:rsidRPr="00884678">
        <w:t>36.</w:t>
      </w:r>
      <w:r w:rsidRPr="00884678">
        <w:tab/>
      </w:r>
      <w:r w:rsidRPr="00884678">
        <w:rPr>
          <w:b/>
        </w:rPr>
        <w:t>Ntontsi P, Loukides S, Bakakos P, Kostikas K, Papatheodorou G, Papathanassiou E, Hillas G, Koulouris N, Papiris S, and Papaioannou AI</w:t>
      </w:r>
      <w:r w:rsidRPr="00884678">
        <w:t xml:space="preserve">. Clinical, functional and inflammatory characteristics in </w:t>
      </w:r>
      <w:r w:rsidRPr="00884678">
        <w:lastRenderedPageBreak/>
        <w:t xml:space="preserve">patients with paucigranulocytic stable asthma: Comparison with different sputum phenotypes. </w:t>
      </w:r>
      <w:r w:rsidRPr="00884678">
        <w:rPr>
          <w:i/>
        </w:rPr>
        <w:t xml:space="preserve">Allergy </w:t>
      </w:r>
      <w:r w:rsidRPr="00884678">
        <w:t>72: 1761-1767, 2017.</w:t>
      </w:r>
    </w:p>
    <w:p w14:paraId="0964049B" w14:textId="77777777" w:rsidR="00884678" w:rsidRPr="00884678" w:rsidRDefault="00884678" w:rsidP="00884678">
      <w:pPr>
        <w:pStyle w:val="EndNoteBibliography"/>
        <w:spacing w:after="0"/>
      </w:pPr>
      <w:r w:rsidRPr="00884678">
        <w:t>37.</w:t>
      </w:r>
      <w:r w:rsidRPr="00884678">
        <w:tab/>
      </w:r>
      <w:r w:rsidRPr="00884678">
        <w:rPr>
          <w:b/>
        </w:rPr>
        <w:t>Polosa R</w:t>
      </w:r>
      <w:r w:rsidRPr="00884678">
        <w:t>. Contribution of histamine and prostanoids to bronchoconstriction provoked by inhaled bradykinin in atopic asthma. edited by GD PAllergy, 1990, p. 174-182.</w:t>
      </w:r>
    </w:p>
    <w:p w14:paraId="7D9F3C2C" w14:textId="77777777" w:rsidR="00884678" w:rsidRPr="00884678" w:rsidRDefault="00884678" w:rsidP="00884678">
      <w:pPr>
        <w:pStyle w:val="EndNoteBibliography"/>
        <w:spacing w:after="0"/>
      </w:pPr>
      <w:r w:rsidRPr="00884678">
        <w:t>38.</w:t>
      </w:r>
      <w:r w:rsidRPr="00884678">
        <w:tab/>
      </w:r>
      <w:r w:rsidRPr="00884678">
        <w:rPr>
          <w:b/>
        </w:rPr>
        <w:t>Proud D</w:t>
      </w:r>
      <w:r w:rsidRPr="00884678">
        <w:t xml:space="preserve">. The kinin system in rhinitis and asthma. </w:t>
      </w:r>
      <w:r w:rsidRPr="00884678">
        <w:rPr>
          <w:i/>
        </w:rPr>
        <w:t xml:space="preserve">Clin Rev Allergy Immunol </w:t>
      </w:r>
      <w:r w:rsidRPr="00884678">
        <w:t>16: 351-364, 1998.</w:t>
      </w:r>
    </w:p>
    <w:p w14:paraId="2921A957" w14:textId="77777777" w:rsidR="00884678" w:rsidRPr="00884678" w:rsidRDefault="00884678" w:rsidP="00884678">
      <w:pPr>
        <w:pStyle w:val="EndNoteBibliography"/>
        <w:spacing w:after="0"/>
      </w:pPr>
      <w:r w:rsidRPr="00884678">
        <w:t>39.</w:t>
      </w:r>
      <w:r w:rsidRPr="00884678">
        <w:tab/>
      </w:r>
      <w:r w:rsidRPr="00884678">
        <w:rPr>
          <w:b/>
        </w:rPr>
        <w:t>Reddel HK, Bateman ED, Becker A, Boulet LP, Cruz AA, Drazen JM, Haahtela T, Hurd SS, Inoue H, de Jongste JC, Lemanske RF, Jr., Levy ML, O'Byrne PM, Paggiaro P, Pedersen SE, Pizzichini E, Soto-Quiroz M, Szefler SJ, Wong GW, and FitzGerald JM</w:t>
      </w:r>
      <w:r w:rsidRPr="00884678">
        <w:t xml:space="preserve">. A summary of the new GINA strategy: a roadmap to asthma control. </w:t>
      </w:r>
      <w:r w:rsidRPr="00884678">
        <w:rPr>
          <w:i/>
        </w:rPr>
        <w:t xml:space="preserve">Eur Respir J </w:t>
      </w:r>
      <w:r w:rsidRPr="00884678">
        <w:t>46: 622-639, 2015.</w:t>
      </w:r>
    </w:p>
    <w:p w14:paraId="1ECF69E1" w14:textId="77777777" w:rsidR="00884678" w:rsidRPr="00884678" w:rsidRDefault="00884678" w:rsidP="00884678">
      <w:pPr>
        <w:pStyle w:val="EndNoteBibliography"/>
        <w:spacing w:after="0"/>
      </w:pPr>
      <w:r w:rsidRPr="00884678">
        <w:t>40.</w:t>
      </w:r>
      <w:r w:rsidRPr="00884678">
        <w:tab/>
      </w:r>
      <w:r w:rsidRPr="00884678">
        <w:rPr>
          <w:b/>
        </w:rPr>
        <w:t>Schlemper V, Medeiros R, Ferreira J, Campos MM, and Calixto JB</w:t>
      </w:r>
      <w:r w:rsidRPr="00884678">
        <w:t xml:space="preserve">. Mechanisms underlying the relaxation response induced by bradykinin in the epithelium-intact guinea-pig trachea in vitro. </w:t>
      </w:r>
      <w:r w:rsidRPr="00884678">
        <w:rPr>
          <w:i/>
        </w:rPr>
        <w:t xml:space="preserve">Br J Pharmacol </w:t>
      </w:r>
      <w:r w:rsidRPr="00884678">
        <w:t>145: 740-750, 2005.</w:t>
      </w:r>
    </w:p>
    <w:p w14:paraId="6B86ED83" w14:textId="77777777" w:rsidR="00884678" w:rsidRPr="00884678" w:rsidRDefault="00884678" w:rsidP="00884678">
      <w:pPr>
        <w:pStyle w:val="EndNoteBibliography"/>
        <w:spacing w:after="0"/>
      </w:pPr>
      <w:r w:rsidRPr="00884678">
        <w:t>41.</w:t>
      </w:r>
      <w:r w:rsidRPr="00884678">
        <w:tab/>
      </w:r>
      <w:r w:rsidRPr="00884678">
        <w:rPr>
          <w:b/>
        </w:rPr>
        <w:t>Soler M, Sielczak M, and Abraham WM</w:t>
      </w:r>
      <w:r w:rsidRPr="00884678">
        <w:t xml:space="preserve">. A bradykinin-antagonist blocks antigen-induced airway hyperresponsiveness and inflammation in sheep. </w:t>
      </w:r>
      <w:r w:rsidRPr="00884678">
        <w:rPr>
          <w:i/>
        </w:rPr>
        <w:t xml:space="preserve">Pulm Pharmacol </w:t>
      </w:r>
      <w:r w:rsidRPr="00884678">
        <w:t>3: 9-15, 1990.</w:t>
      </w:r>
    </w:p>
    <w:p w14:paraId="0C97C457" w14:textId="77777777" w:rsidR="00884678" w:rsidRPr="00884678" w:rsidRDefault="00884678" w:rsidP="00884678">
      <w:pPr>
        <w:pStyle w:val="EndNoteBibliography"/>
        <w:spacing w:after="0"/>
      </w:pPr>
      <w:r w:rsidRPr="00884678">
        <w:t>42.</w:t>
      </w:r>
      <w:r w:rsidRPr="00884678">
        <w:tab/>
      </w:r>
      <w:r w:rsidRPr="00884678">
        <w:rPr>
          <w:b/>
        </w:rPr>
        <w:t>Stroo I, Yang J, de Boer JD, Roelofs JJ, van 't Veer C, Castellino FJ, Zeerleder S, and van der Poll T</w:t>
      </w:r>
      <w:r w:rsidRPr="00884678">
        <w:t xml:space="preserve">. Factor XI deficiency enhances the pulmonary allergic response to house dust mite in mice independent of factor XII. </w:t>
      </w:r>
      <w:r w:rsidRPr="00884678">
        <w:rPr>
          <w:i/>
        </w:rPr>
        <w:t xml:space="preserve">Am J Physiol Lung Cell Mol Physiol </w:t>
      </w:r>
      <w:r w:rsidRPr="00884678">
        <w:t>312: L163-L171, 2017.</w:t>
      </w:r>
    </w:p>
    <w:p w14:paraId="2C1AA66F" w14:textId="77777777" w:rsidR="00884678" w:rsidRPr="00884678" w:rsidRDefault="00884678" w:rsidP="00884678">
      <w:pPr>
        <w:pStyle w:val="EndNoteBibliography"/>
        <w:spacing w:after="0"/>
      </w:pPr>
      <w:r w:rsidRPr="00884678">
        <w:t>43.</w:t>
      </w:r>
      <w:r w:rsidRPr="00884678">
        <w:tab/>
      </w:r>
      <w:r w:rsidRPr="00884678">
        <w:rPr>
          <w:b/>
        </w:rPr>
        <w:t>Svenningsen S, and Nair P</w:t>
      </w:r>
      <w:r w:rsidRPr="00884678">
        <w:t xml:space="preserve">. Asthma Endotypes and an Overview of Targeted Therapy for Asthma. </w:t>
      </w:r>
      <w:r w:rsidRPr="00884678">
        <w:rPr>
          <w:i/>
        </w:rPr>
        <w:t xml:space="preserve">Front Med (Lausanne) </w:t>
      </w:r>
      <w:r w:rsidRPr="00884678">
        <w:t>4: 158, 2017.</w:t>
      </w:r>
    </w:p>
    <w:p w14:paraId="7C3E43D7" w14:textId="77777777" w:rsidR="00884678" w:rsidRPr="00884678" w:rsidRDefault="00884678" w:rsidP="00884678">
      <w:pPr>
        <w:pStyle w:val="EndNoteBibliography"/>
        <w:spacing w:after="0"/>
      </w:pPr>
      <w:r w:rsidRPr="00884678">
        <w:t>44.</w:t>
      </w:r>
      <w:r w:rsidRPr="00884678">
        <w:tab/>
      </w:r>
      <w:r w:rsidRPr="00884678">
        <w:rPr>
          <w:b/>
        </w:rPr>
        <w:t>Sylvin H, van der Ploeg I, and Alving K</w:t>
      </w:r>
      <w:r w:rsidRPr="00884678">
        <w:t xml:space="preserve">. The effect of a bradykinin B2 receptor antagonist, NPC-567, on allergen-induced airway responses in a porcine model. </w:t>
      </w:r>
      <w:r w:rsidRPr="00884678">
        <w:rPr>
          <w:i/>
        </w:rPr>
        <w:t xml:space="preserve">Inflamm Res </w:t>
      </w:r>
      <w:r w:rsidRPr="00884678">
        <w:t>50: 453-459, 2001.</w:t>
      </w:r>
    </w:p>
    <w:p w14:paraId="695228E9" w14:textId="77777777" w:rsidR="00884678" w:rsidRPr="00884678" w:rsidRDefault="00884678" w:rsidP="00884678">
      <w:pPr>
        <w:pStyle w:val="EndNoteBibliography"/>
        <w:spacing w:after="0"/>
      </w:pPr>
      <w:r w:rsidRPr="00884678">
        <w:t>45.</w:t>
      </w:r>
      <w:r w:rsidRPr="00884678">
        <w:tab/>
      </w:r>
      <w:r w:rsidRPr="00884678">
        <w:rPr>
          <w:b/>
        </w:rPr>
        <w:t>Utsch L, Logiantara A, van Ree R, and van Rijt LS</w:t>
      </w:r>
      <w:r w:rsidRPr="00884678">
        <w:t xml:space="preserve">. Experimental food allergy to peanut enhances the immune response to house dust mite in the airways of mice. </w:t>
      </w:r>
      <w:r w:rsidRPr="00884678">
        <w:rPr>
          <w:i/>
        </w:rPr>
        <w:t xml:space="preserve">Clin Exp Allergy </w:t>
      </w:r>
      <w:r w:rsidRPr="00884678">
        <w:t>47: 121-128, 2017.</w:t>
      </w:r>
    </w:p>
    <w:p w14:paraId="50183558" w14:textId="77777777" w:rsidR="00884678" w:rsidRPr="00884678" w:rsidRDefault="00884678" w:rsidP="00884678">
      <w:pPr>
        <w:pStyle w:val="EndNoteBibliography"/>
        <w:spacing w:after="0"/>
      </w:pPr>
      <w:r w:rsidRPr="00884678">
        <w:t>46.</w:t>
      </w:r>
      <w:r w:rsidRPr="00884678">
        <w:tab/>
      </w:r>
      <w:r w:rsidRPr="00884678">
        <w:rPr>
          <w:b/>
        </w:rPr>
        <w:t>Vasquez-Pinto LM, Nantel F, Sirois P, and Jancar S</w:t>
      </w:r>
      <w:r w:rsidRPr="00884678">
        <w:t xml:space="preserve">. Bradykinin B(1) receptor antagonist R954 inhibits eosinophil activation/proliferation/migration and increases TGF-beta and VEGF in a murine model of asthma. </w:t>
      </w:r>
      <w:r w:rsidRPr="00884678">
        <w:rPr>
          <w:i/>
        </w:rPr>
        <w:t xml:space="preserve">Neuropeptides </w:t>
      </w:r>
      <w:r w:rsidRPr="00884678">
        <w:t>44: 107-113, 2010.</w:t>
      </w:r>
    </w:p>
    <w:p w14:paraId="47D84AE8" w14:textId="77777777" w:rsidR="00884678" w:rsidRPr="00884678" w:rsidRDefault="00884678" w:rsidP="00884678">
      <w:pPr>
        <w:pStyle w:val="EndNoteBibliography"/>
        <w:spacing w:after="0"/>
      </w:pPr>
      <w:r w:rsidRPr="00884678">
        <w:t>47.</w:t>
      </w:r>
      <w:r w:rsidRPr="00884678">
        <w:tab/>
      </w:r>
      <w:r w:rsidRPr="00884678">
        <w:rPr>
          <w:b/>
        </w:rPr>
        <w:t>Verheijden KA, Henricks PA, Redegeld FA, Garssen J, and Folkerts G</w:t>
      </w:r>
      <w:r w:rsidRPr="00884678">
        <w:t xml:space="preserve">. Measurement of airway function using invasive and non-invasive methods in mild and severe models for allergic airway inflammation in mice. </w:t>
      </w:r>
      <w:r w:rsidRPr="00884678">
        <w:rPr>
          <w:i/>
        </w:rPr>
        <w:t xml:space="preserve">Front Pharmacol </w:t>
      </w:r>
      <w:r w:rsidRPr="00884678">
        <w:t>5: 190, 2014.</w:t>
      </w:r>
    </w:p>
    <w:p w14:paraId="13B40BAD" w14:textId="77777777" w:rsidR="00884678" w:rsidRPr="00884678" w:rsidRDefault="00884678" w:rsidP="00884678">
      <w:pPr>
        <w:pStyle w:val="EndNoteBibliography"/>
        <w:spacing w:after="0"/>
      </w:pPr>
      <w:r w:rsidRPr="00884678">
        <w:t>48.</w:t>
      </w:r>
      <w:r w:rsidRPr="00884678">
        <w:tab/>
      </w:r>
      <w:r w:rsidRPr="00884678">
        <w:rPr>
          <w:b/>
        </w:rPr>
        <w:t>Yocum GT, Turner DL, Danielsson J, Barajas MB, Zhang Y, Xu D, Harrison NL, Homanics GE, Farber DL, and Emala CW</w:t>
      </w:r>
      <w:r w:rsidRPr="00884678">
        <w:t xml:space="preserve">. GABAA receptor alpha4-subunit knockout enhances lung inflammation and airway reactivity in a murine asthma model. </w:t>
      </w:r>
      <w:r w:rsidRPr="00884678">
        <w:rPr>
          <w:i/>
        </w:rPr>
        <w:t xml:space="preserve">Am J Physiol Lung Cell Mol Physiol </w:t>
      </w:r>
      <w:r w:rsidRPr="00884678">
        <w:t>313: L406-L415, 2017.</w:t>
      </w:r>
    </w:p>
    <w:p w14:paraId="28021843" w14:textId="77777777" w:rsidR="00884678" w:rsidRPr="00884678" w:rsidRDefault="00884678" w:rsidP="00884678">
      <w:pPr>
        <w:pStyle w:val="EndNoteBibliography"/>
      </w:pPr>
      <w:r w:rsidRPr="00884678">
        <w:t>49.</w:t>
      </w:r>
      <w:r w:rsidRPr="00884678">
        <w:tab/>
      </w:r>
      <w:r w:rsidRPr="00884678">
        <w:rPr>
          <w:b/>
        </w:rPr>
        <w:t>Zheng W, and Flavell RA</w:t>
      </w:r>
      <w:r w:rsidRPr="00884678">
        <w:t xml:space="preserve">. The transcription factor GATA-3 is necessary and sufficient for Th2 cytokine gene expression in CD4 T cells. </w:t>
      </w:r>
      <w:r w:rsidRPr="00884678">
        <w:rPr>
          <w:i/>
        </w:rPr>
        <w:t xml:space="preserve">Cell </w:t>
      </w:r>
      <w:r w:rsidRPr="00884678">
        <w:t>89: 587-596, 1997.</w:t>
      </w:r>
    </w:p>
    <w:p w14:paraId="50AABBA6" w14:textId="4D574515" w:rsidR="008F1680" w:rsidRDefault="005569E5" w:rsidP="005D34B0">
      <w:pPr>
        <w:pStyle w:val="EndNoteBibliography"/>
      </w:pPr>
      <w:r>
        <w:fldChar w:fldCharType="end"/>
      </w:r>
      <w:r w:rsidR="008F1680">
        <w:br w:type="page"/>
      </w:r>
    </w:p>
    <w:p w14:paraId="40ED9D4E" w14:textId="77777777" w:rsidR="009E5867" w:rsidRPr="00152F93" w:rsidRDefault="00A45391" w:rsidP="00047EFB">
      <w:pPr>
        <w:spacing w:line="480" w:lineRule="auto"/>
        <w:rPr>
          <w:b/>
        </w:rPr>
      </w:pPr>
      <w:r w:rsidRPr="00152F93">
        <w:rPr>
          <w:b/>
        </w:rPr>
        <w:lastRenderedPageBreak/>
        <w:t>Figure legend</w:t>
      </w:r>
      <w:r w:rsidR="006C2A4F">
        <w:rPr>
          <w:b/>
        </w:rPr>
        <w:t>s</w:t>
      </w:r>
    </w:p>
    <w:p w14:paraId="76B8968B" w14:textId="70B0362C" w:rsidR="00CB2A4D" w:rsidRDefault="00A45391" w:rsidP="00047EFB">
      <w:pPr>
        <w:spacing w:line="480" w:lineRule="auto"/>
        <w:jc w:val="both"/>
      </w:pPr>
      <w:r w:rsidRPr="00CB2A4D">
        <w:rPr>
          <w:b/>
        </w:rPr>
        <w:t>Fig</w:t>
      </w:r>
      <w:r w:rsidR="00CB2A4D" w:rsidRPr="00CB2A4D">
        <w:rPr>
          <w:b/>
        </w:rPr>
        <w:t>.</w:t>
      </w:r>
      <w:r w:rsidRPr="00CB2A4D">
        <w:rPr>
          <w:b/>
        </w:rPr>
        <w:t xml:space="preserve"> 1</w:t>
      </w:r>
      <w:r>
        <w:t xml:space="preserve"> </w:t>
      </w:r>
      <w:r w:rsidR="004F383A" w:rsidRPr="00882A47">
        <w:rPr>
          <w:b/>
          <w:i/>
        </w:rPr>
        <w:t>Kng1</w:t>
      </w:r>
      <w:r w:rsidR="004F383A">
        <w:rPr>
          <w:b/>
        </w:rPr>
        <w:t xml:space="preserve"> KO</w:t>
      </w:r>
      <w:r w:rsidR="00AF4C9B" w:rsidRPr="00F337BD">
        <w:rPr>
          <w:b/>
        </w:rPr>
        <w:t xml:space="preserve"> </w:t>
      </w:r>
      <w:r w:rsidR="004F383A">
        <w:rPr>
          <w:b/>
        </w:rPr>
        <w:t xml:space="preserve">mice </w:t>
      </w:r>
      <w:r w:rsidR="00B25313">
        <w:rPr>
          <w:b/>
        </w:rPr>
        <w:t>show</w:t>
      </w:r>
      <w:r w:rsidR="00AF4C9B" w:rsidRPr="00F337BD">
        <w:rPr>
          <w:b/>
        </w:rPr>
        <w:t xml:space="preserve"> </w:t>
      </w:r>
      <w:r w:rsidR="00E74743">
        <w:rPr>
          <w:b/>
        </w:rPr>
        <w:t xml:space="preserve">an </w:t>
      </w:r>
      <w:r w:rsidR="00B25313">
        <w:rPr>
          <w:b/>
        </w:rPr>
        <w:t xml:space="preserve">attenuated </w:t>
      </w:r>
      <w:r w:rsidR="00AF4C9B" w:rsidRPr="00F337BD">
        <w:rPr>
          <w:b/>
        </w:rPr>
        <w:t xml:space="preserve">HDM induced </w:t>
      </w:r>
      <w:r w:rsidR="00E74743">
        <w:rPr>
          <w:b/>
        </w:rPr>
        <w:t>rise in Penh</w:t>
      </w:r>
      <w:r w:rsidR="001E56F2">
        <w:rPr>
          <w:b/>
        </w:rPr>
        <w:t xml:space="preserve"> </w:t>
      </w:r>
      <w:r w:rsidR="00AF4C9B" w:rsidRPr="00F337BD">
        <w:rPr>
          <w:b/>
        </w:rPr>
        <w:t>with</w:t>
      </w:r>
      <w:r w:rsidR="00F80D91">
        <w:rPr>
          <w:b/>
        </w:rPr>
        <w:t xml:space="preserve"> unaltered</w:t>
      </w:r>
      <w:r w:rsidR="00AF4C9B" w:rsidRPr="00F337BD">
        <w:rPr>
          <w:b/>
        </w:rPr>
        <w:t xml:space="preserve"> </w:t>
      </w:r>
      <w:r w:rsidR="00B25313">
        <w:rPr>
          <w:b/>
        </w:rPr>
        <w:t>airway</w:t>
      </w:r>
      <w:r w:rsidR="008C528C" w:rsidRPr="00F337BD">
        <w:rPr>
          <w:b/>
        </w:rPr>
        <w:t xml:space="preserve"> </w:t>
      </w:r>
      <w:r w:rsidR="00AF4C9B" w:rsidRPr="00F337BD">
        <w:rPr>
          <w:b/>
        </w:rPr>
        <w:t>leukocyte influx</w:t>
      </w:r>
      <w:r w:rsidR="008C528C" w:rsidRPr="00F337BD">
        <w:rPr>
          <w:b/>
        </w:rPr>
        <w:t>.</w:t>
      </w:r>
      <w:r w:rsidR="008C528C">
        <w:t xml:space="preserve"> (A) H</w:t>
      </w:r>
      <w:r w:rsidR="00F80D91">
        <w:t>DM</w:t>
      </w:r>
      <w:r w:rsidR="008C528C">
        <w:t xml:space="preserve"> induced asthma model. (B)</w:t>
      </w:r>
      <w:r w:rsidR="00E50059">
        <w:t xml:space="preserve"> </w:t>
      </w:r>
      <w:r w:rsidR="00F337BD">
        <w:t>Pen</w:t>
      </w:r>
      <w:r w:rsidR="00E74743">
        <w:t>h</w:t>
      </w:r>
      <w:r w:rsidR="00F337BD">
        <w:t xml:space="preserve"> after </w:t>
      </w:r>
      <w:r w:rsidR="00E50059">
        <w:t>dose-response</w:t>
      </w:r>
      <w:r w:rsidR="00F337BD">
        <w:t xml:space="preserve"> to methacholine (Mch) exposure on day 19</w:t>
      </w:r>
      <w:r w:rsidR="00E50059">
        <w:t xml:space="preserve">. </w:t>
      </w:r>
      <w:r w:rsidR="00F337BD">
        <w:t>Data are pooled</w:t>
      </w:r>
      <w:r w:rsidR="00E50059">
        <w:t xml:space="preserve"> from two independent experiments. (C) Total cell count in </w:t>
      </w:r>
      <w:r w:rsidR="00F80D91">
        <w:t>bronchoalveolar lavage fluid (</w:t>
      </w:r>
      <w:r w:rsidR="00E50059">
        <w:t>BALF</w:t>
      </w:r>
      <w:r w:rsidR="00F80D91">
        <w:t>)</w:t>
      </w:r>
      <w:r w:rsidR="00E50059">
        <w:t xml:space="preserve"> of saline (NaCl) or HDM challenged mice. </w:t>
      </w:r>
      <w:r w:rsidR="00B96C12">
        <w:t xml:space="preserve">(D) HK plasma levels of </w:t>
      </w:r>
      <w:r w:rsidR="00B96C12" w:rsidRPr="00A1407E">
        <w:rPr>
          <w:i/>
        </w:rPr>
        <w:t>Kng1</w:t>
      </w:r>
      <w:r w:rsidR="00B96C12">
        <w:t xml:space="preserve"> KO mice. Plasma proteins were diluted 1:10  in 3 x SDS buffer containing β-mercaptoethanol. From each sample 10 μl was loaded on and  separated by 10% SDS-PAGE gels. Plasma HK levels were determined by immunoblotting using a rabbit anti-human HK domain 5. Four representative samples from both wild-type (WT) or </w:t>
      </w:r>
      <w:r w:rsidR="00B96C12">
        <w:rPr>
          <w:i/>
        </w:rPr>
        <w:t>K</w:t>
      </w:r>
      <w:r w:rsidR="00B96C12" w:rsidRPr="00001792">
        <w:rPr>
          <w:i/>
        </w:rPr>
        <w:t>ng1</w:t>
      </w:r>
      <w:r w:rsidR="00B96C12">
        <w:t xml:space="preserve"> KO are displayed. </w:t>
      </w:r>
      <w:r w:rsidR="00E50059">
        <w:t>(</w:t>
      </w:r>
      <w:r w:rsidR="00B96C12">
        <w:t>E</w:t>
      </w:r>
      <w:r w:rsidR="00D233F4">
        <w:t>-</w:t>
      </w:r>
      <w:r w:rsidR="00B96C12">
        <w:t>G</w:t>
      </w:r>
      <w:r w:rsidR="00E50059">
        <w:t>)</w:t>
      </w:r>
      <w:r w:rsidR="00D233F4">
        <w:t xml:space="preserve"> </w:t>
      </w:r>
      <w:r w:rsidR="00F80D91">
        <w:t xml:space="preserve">% </w:t>
      </w:r>
      <w:r w:rsidR="00D233F4">
        <w:t>Eosinophils, neutrophils and alveolar macrophages in BALF. (</w:t>
      </w:r>
      <w:r w:rsidR="00B96C12">
        <w:t>H</w:t>
      </w:r>
      <w:r w:rsidR="00D233F4">
        <w:t>) Th2 cells expressed as CD4+GATA3+  and (</w:t>
      </w:r>
      <w:r w:rsidR="00B96C12">
        <w:t>I</w:t>
      </w:r>
      <w:r w:rsidR="00D233F4">
        <w:t>) activated T-cells expressed as CD69+CD4+ cells in the lung.</w:t>
      </w:r>
      <w:r w:rsidR="0030423A">
        <w:t xml:space="preserve"> </w:t>
      </w:r>
      <w:r w:rsidR="00F80D91">
        <w:t xml:space="preserve">All data are means ± SEM   of </w:t>
      </w:r>
      <w:r w:rsidR="005A7E3D">
        <w:t>8</w:t>
      </w:r>
      <w:r w:rsidR="00F80D91">
        <w:t xml:space="preserve"> mice per group. </w:t>
      </w:r>
      <w:r w:rsidR="0030423A" w:rsidRPr="00D75AB1">
        <w:rPr>
          <w:i/>
        </w:rPr>
        <w:t>**P</w:t>
      </w:r>
      <w:r w:rsidR="0030423A">
        <w:t xml:space="preserve"> &lt;0.01 for comparison between </w:t>
      </w:r>
      <w:bookmarkStart w:id="1" w:name="OLE_LINK1"/>
      <w:r w:rsidR="0030423A" w:rsidRPr="0030423A">
        <w:rPr>
          <w:i/>
        </w:rPr>
        <w:t>Kng1</w:t>
      </w:r>
      <w:r w:rsidR="0030423A">
        <w:t xml:space="preserve"> KO and </w:t>
      </w:r>
      <w:r w:rsidR="006C2A4F">
        <w:t>wild-type (</w:t>
      </w:r>
      <w:r w:rsidR="0030423A">
        <w:t>WT</w:t>
      </w:r>
      <w:bookmarkEnd w:id="1"/>
      <w:r w:rsidR="006C2A4F">
        <w:t>) mice</w:t>
      </w:r>
      <w:r w:rsidR="0030423A">
        <w:t xml:space="preserve">; </w:t>
      </w:r>
      <w:r w:rsidR="00D233F4">
        <w:t xml:space="preserve"> </w:t>
      </w:r>
      <w:r w:rsidR="00D233F4" w:rsidRPr="00D75AB1">
        <w:rPr>
          <w:i/>
        </w:rPr>
        <w:t>#</w:t>
      </w:r>
      <w:r w:rsidR="0030423A" w:rsidRPr="00D75AB1">
        <w:rPr>
          <w:i/>
        </w:rPr>
        <w:t>P</w:t>
      </w:r>
      <w:r w:rsidR="0030423A">
        <w:t xml:space="preserve">&lt;0.001 for comparison between NaCl and HDM within </w:t>
      </w:r>
      <w:r w:rsidR="0030423A" w:rsidRPr="0030423A">
        <w:rPr>
          <w:i/>
        </w:rPr>
        <w:t>Kng1</w:t>
      </w:r>
      <w:r w:rsidR="0030423A">
        <w:t xml:space="preserve"> KO and WT, respectively. </w:t>
      </w:r>
      <w:r w:rsidR="00D233F4">
        <w:t xml:space="preserve">  </w:t>
      </w:r>
    </w:p>
    <w:p w14:paraId="22745134" w14:textId="6489CA94" w:rsidR="00A45391" w:rsidRDefault="00CB2A4D" w:rsidP="00047EFB">
      <w:pPr>
        <w:spacing w:line="480" w:lineRule="auto"/>
        <w:jc w:val="both"/>
        <w:rPr>
          <w:b/>
        </w:rPr>
      </w:pPr>
      <w:r w:rsidRPr="00CB2A4D">
        <w:rPr>
          <w:b/>
        </w:rPr>
        <w:t>Fig.</w:t>
      </w:r>
      <w:r w:rsidR="004C7A32">
        <w:rPr>
          <w:b/>
        </w:rPr>
        <w:t xml:space="preserve"> </w:t>
      </w:r>
      <w:r w:rsidRPr="00CB2A4D">
        <w:rPr>
          <w:b/>
        </w:rPr>
        <w:t xml:space="preserve">2 </w:t>
      </w:r>
      <w:r w:rsidR="004F383A" w:rsidRPr="00882A47">
        <w:rPr>
          <w:b/>
          <w:i/>
        </w:rPr>
        <w:t>Kng1</w:t>
      </w:r>
      <w:r w:rsidR="004F383A">
        <w:rPr>
          <w:b/>
        </w:rPr>
        <w:t xml:space="preserve"> KO </w:t>
      </w:r>
      <w:r w:rsidR="006C2A4F">
        <w:rPr>
          <w:b/>
        </w:rPr>
        <w:t xml:space="preserve">mice </w:t>
      </w:r>
      <w:r w:rsidR="00B25313">
        <w:rPr>
          <w:b/>
        </w:rPr>
        <w:t>demonstrate</w:t>
      </w:r>
      <w:r w:rsidRPr="00CB2A4D">
        <w:rPr>
          <w:b/>
        </w:rPr>
        <w:t xml:space="preserve"> unaltered Th2 response</w:t>
      </w:r>
      <w:r w:rsidR="00B25313">
        <w:rPr>
          <w:b/>
        </w:rPr>
        <w:t>s</w:t>
      </w:r>
      <w:r w:rsidR="006C2A4F">
        <w:rPr>
          <w:b/>
        </w:rPr>
        <w:t xml:space="preserve"> during HDM induced lung inflammation.</w:t>
      </w:r>
      <w:r>
        <w:rPr>
          <w:b/>
        </w:rPr>
        <w:t xml:space="preserve"> </w:t>
      </w:r>
      <w:r>
        <w:t>IL-5</w:t>
      </w:r>
      <w:r w:rsidR="00B96C12">
        <w:t>,</w:t>
      </w:r>
      <w:r>
        <w:t xml:space="preserve"> IL-13</w:t>
      </w:r>
      <w:r w:rsidR="00B96C12">
        <w:t xml:space="preserve"> and CCL11</w:t>
      </w:r>
      <w:r w:rsidR="00D75AB1">
        <w:t>(A,B</w:t>
      </w:r>
      <w:r w:rsidR="00B96C12">
        <w:t>,C</w:t>
      </w:r>
      <w:r w:rsidR="00D75AB1">
        <w:t>) in</w:t>
      </w:r>
      <w:r>
        <w:t xml:space="preserve"> </w:t>
      </w:r>
      <w:r w:rsidR="00D75AB1" w:rsidRPr="00CB2A4D">
        <w:t>BALF</w:t>
      </w:r>
      <w:r w:rsidR="00D75AB1">
        <w:t xml:space="preserve"> </w:t>
      </w:r>
      <w:r>
        <w:t xml:space="preserve">and </w:t>
      </w:r>
      <w:r w:rsidR="00D75AB1">
        <w:t>IL-4, IL-5 and IL-13(</w:t>
      </w:r>
      <w:r w:rsidR="00B96C12">
        <w:t>D</w:t>
      </w:r>
      <w:r w:rsidR="00D75AB1">
        <w:t>-</w:t>
      </w:r>
      <w:r w:rsidR="00B96C12">
        <w:t>F</w:t>
      </w:r>
      <w:r w:rsidR="00D75AB1">
        <w:t xml:space="preserve">) in </w:t>
      </w:r>
      <w:r>
        <w:t xml:space="preserve">supernatant of ex vivo HDM stimulated </w:t>
      </w:r>
      <w:r w:rsidR="006C2A4F">
        <w:t>mediastinal lymph nodes (</w:t>
      </w:r>
      <w:r>
        <w:t>mLN</w:t>
      </w:r>
      <w:r w:rsidR="006C2A4F">
        <w:t>)</w:t>
      </w:r>
      <w:r>
        <w:t xml:space="preserve"> </w:t>
      </w:r>
      <w:r w:rsidR="00D75AB1">
        <w:t>are displayed. (</w:t>
      </w:r>
      <w:r w:rsidR="00B96C12">
        <w:t>G</w:t>
      </w:r>
      <w:r w:rsidR="00D75AB1">
        <w:t>,</w:t>
      </w:r>
      <w:r w:rsidR="00B96C12">
        <w:t>H</w:t>
      </w:r>
      <w:r w:rsidR="00D75AB1">
        <w:t>)</w:t>
      </w:r>
      <w:r w:rsidR="006C2A4F">
        <w:t xml:space="preserve"> </w:t>
      </w:r>
      <w:r w:rsidR="00D75AB1">
        <w:t xml:space="preserve">Plasma total IgE and plasma HDM-IgG1. Data are means ± SEM (n=7-8 per group)  </w:t>
      </w:r>
      <w:r w:rsidR="00D75AB1" w:rsidRPr="00D75AB1">
        <w:rPr>
          <w:i/>
        </w:rPr>
        <w:t>#P</w:t>
      </w:r>
      <w:r w:rsidR="00D75AB1">
        <w:t xml:space="preserve">&lt;0.001 for comparison between NaCl and HDM within </w:t>
      </w:r>
      <w:r w:rsidR="00D75AB1" w:rsidRPr="0030423A">
        <w:rPr>
          <w:i/>
        </w:rPr>
        <w:t>Kng1</w:t>
      </w:r>
      <w:r w:rsidR="00D75AB1">
        <w:t xml:space="preserve"> KO </w:t>
      </w:r>
      <w:r w:rsidR="009E26F5">
        <w:t>or</w:t>
      </w:r>
      <w:r w:rsidR="00D75AB1">
        <w:t xml:space="preserve"> </w:t>
      </w:r>
      <w:r w:rsidR="006C2A4F">
        <w:t>wild-type (</w:t>
      </w:r>
      <w:r w:rsidR="00D75AB1">
        <w:t>WT</w:t>
      </w:r>
      <w:r w:rsidR="006C2A4F">
        <w:t>) mice</w:t>
      </w:r>
      <w:r w:rsidR="00D75AB1">
        <w:t>.</w:t>
      </w:r>
      <w:r w:rsidR="00E50059" w:rsidRPr="00CB2A4D">
        <w:rPr>
          <w:b/>
        </w:rPr>
        <w:t xml:space="preserve">  </w:t>
      </w:r>
      <w:r w:rsidR="00B96C12" w:rsidRPr="00A1407E">
        <w:t>For</w:t>
      </w:r>
      <w:r w:rsidR="008C528C" w:rsidRPr="00A1407E">
        <w:t xml:space="preserve"> </w:t>
      </w:r>
      <w:r w:rsidR="00B96C12">
        <w:t xml:space="preserve">BALF CCL11 levels *p&lt;0.05 using a Wilcoxon Signed Rank test for the comparison between NaCl and HDM within WT and </w:t>
      </w:r>
      <w:r w:rsidR="00B96C12" w:rsidRPr="00780CF7">
        <w:rPr>
          <w:i/>
        </w:rPr>
        <w:t>kng1</w:t>
      </w:r>
      <w:r w:rsidR="00B96C12">
        <w:t xml:space="preserve"> KO treated mice. </w:t>
      </w:r>
    </w:p>
    <w:p w14:paraId="635BF15C" w14:textId="6590192D" w:rsidR="0076319B" w:rsidRDefault="00D75AB1" w:rsidP="00047EFB">
      <w:pPr>
        <w:spacing w:line="480" w:lineRule="auto"/>
        <w:jc w:val="both"/>
        <w:rPr>
          <w:b/>
        </w:rPr>
      </w:pPr>
      <w:r>
        <w:rPr>
          <w:b/>
        </w:rPr>
        <w:t xml:space="preserve">Fig. 3 </w:t>
      </w:r>
      <w:r w:rsidR="00882A47" w:rsidRPr="00882A47">
        <w:rPr>
          <w:b/>
          <w:i/>
        </w:rPr>
        <w:t>Kng1</w:t>
      </w:r>
      <w:r w:rsidR="00882A47">
        <w:rPr>
          <w:b/>
        </w:rPr>
        <w:t xml:space="preserve"> KO m</w:t>
      </w:r>
      <w:r w:rsidR="0065357E">
        <w:rPr>
          <w:b/>
        </w:rPr>
        <w:t xml:space="preserve">ice </w:t>
      </w:r>
      <w:r w:rsidR="00B25313">
        <w:rPr>
          <w:b/>
        </w:rPr>
        <w:t>display</w:t>
      </w:r>
      <w:r w:rsidR="0065357E">
        <w:rPr>
          <w:b/>
        </w:rPr>
        <w:t xml:space="preserve"> similar lung pathology, mucus production and protein leakage</w:t>
      </w:r>
      <w:r w:rsidR="00675812">
        <w:rPr>
          <w:b/>
        </w:rPr>
        <w:t xml:space="preserve"> to WT mice</w:t>
      </w:r>
      <w:r w:rsidR="00882A47">
        <w:rPr>
          <w:b/>
        </w:rPr>
        <w:t xml:space="preserve"> following HDM challenge</w:t>
      </w:r>
      <w:r w:rsidR="0076319B">
        <w:rPr>
          <w:b/>
        </w:rPr>
        <w:t>.</w:t>
      </w:r>
      <w:r w:rsidR="00597F12">
        <w:rPr>
          <w:b/>
        </w:rPr>
        <w:t xml:space="preserve"> </w:t>
      </w:r>
      <w:r w:rsidR="00597F12" w:rsidRPr="00597F12">
        <w:t>(A</w:t>
      </w:r>
      <w:r w:rsidR="00773BE6">
        <w:t>,B</w:t>
      </w:r>
      <w:r w:rsidR="00597F12" w:rsidRPr="00597F12">
        <w:t>)</w:t>
      </w:r>
      <w:r w:rsidR="00195724">
        <w:t xml:space="preserve"> Total pathology score of hematoxylin and eosin</w:t>
      </w:r>
      <w:r w:rsidR="0065357E">
        <w:t xml:space="preserve"> (H&amp;E)</w:t>
      </w:r>
      <w:r w:rsidR="00195724">
        <w:t xml:space="preserve"> </w:t>
      </w:r>
      <w:r w:rsidR="0065357E">
        <w:t xml:space="preserve">stained lung sections </w:t>
      </w:r>
      <w:r w:rsidR="007F2985">
        <w:t xml:space="preserve">(x4 magnification) </w:t>
      </w:r>
      <w:r w:rsidR="0065357E">
        <w:t xml:space="preserve">from </w:t>
      </w:r>
      <w:r w:rsidR="0076319B">
        <w:t>wild-type (</w:t>
      </w:r>
      <w:r w:rsidR="0065357E">
        <w:t>WT</w:t>
      </w:r>
      <w:r w:rsidR="0076319B">
        <w:t>)</w:t>
      </w:r>
      <w:r w:rsidR="0065357E">
        <w:t>(black bar</w:t>
      </w:r>
      <w:r w:rsidR="0076319B">
        <w:t>s</w:t>
      </w:r>
      <w:r w:rsidR="0065357E">
        <w:t xml:space="preserve">) and </w:t>
      </w:r>
      <w:r w:rsidR="0065357E" w:rsidRPr="0065357E">
        <w:rPr>
          <w:i/>
        </w:rPr>
        <w:t>Kng1</w:t>
      </w:r>
      <w:r w:rsidR="0065357E">
        <w:t xml:space="preserve"> KO (white bar</w:t>
      </w:r>
      <w:r w:rsidR="0076319B">
        <w:t>s</w:t>
      </w:r>
      <w:r w:rsidR="0065357E">
        <w:t>) and (</w:t>
      </w:r>
      <w:r w:rsidR="00773BE6">
        <w:t>C,D</w:t>
      </w:r>
      <w:r w:rsidR="0065357E">
        <w:t>) total mucus score of PAS-D stained lung sections</w:t>
      </w:r>
      <w:r w:rsidR="007F2985">
        <w:t>(x10 magnification)</w:t>
      </w:r>
      <w:r w:rsidR="0065357E">
        <w:t xml:space="preserve"> (n=4 per group). Protein leakage was determine</w:t>
      </w:r>
      <w:r w:rsidR="00833366">
        <w:t>d</w:t>
      </w:r>
      <w:r w:rsidR="0065357E">
        <w:t xml:space="preserve"> </w:t>
      </w:r>
      <w:r w:rsidR="0065357E">
        <w:lastRenderedPageBreak/>
        <w:t>by (</w:t>
      </w:r>
      <w:r w:rsidR="00773BE6">
        <w:t>E</w:t>
      </w:r>
      <w:r w:rsidR="0065357E">
        <w:t>) total protein and (</w:t>
      </w:r>
      <w:r w:rsidR="00773BE6">
        <w:t>F</w:t>
      </w:r>
      <w:r w:rsidR="0065357E">
        <w:t>) IgM in BALF</w:t>
      </w:r>
      <w:r w:rsidR="007F2985">
        <w:t xml:space="preserve"> (n=7-8 per group)</w:t>
      </w:r>
      <w:r w:rsidR="0065357E">
        <w:t xml:space="preserve">. </w:t>
      </w:r>
      <w:r w:rsidR="007F2985">
        <w:t xml:space="preserve">Data are means ± SEM. </w:t>
      </w:r>
      <w:r w:rsidR="007F2985" w:rsidRPr="007F2985">
        <w:rPr>
          <w:i/>
        </w:rPr>
        <w:t>+P</w:t>
      </w:r>
      <w:r w:rsidR="007F2985">
        <w:t>&lt;0.0</w:t>
      </w:r>
      <w:r w:rsidR="008135DB">
        <w:t>5</w:t>
      </w:r>
      <w:r w:rsidR="007F2985">
        <w:t xml:space="preserve"> and </w:t>
      </w:r>
      <w:r w:rsidR="007F2985" w:rsidRPr="007F2985">
        <w:rPr>
          <w:i/>
        </w:rPr>
        <w:t>#P</w:t>
      </w:r>
      <w:r w:rsidR="007F2985">
        <w:t xml:space="preserve">&lt;0.001 </w:t>
      </w:r>
      <w:r w:rsidR="0076319B">
        <w:t xml:space="preserve">for comparison between NaCl and HDM within </w:t>
      </w:r>
      <w:r w:rsidR="0076319B" w:rsidRPr="0030423A">
        <w:rPr>
          <w:i/>
        </w:rPr>
        <w:t>Kng1</w:t>
      </w:r>
      <w:r w:rsidR="0076319B">
        <w:t xml:space="preserve"> KO or wild-type (WT) mice.</w:t>
      </w:r>
      <w:r w:rsidR="0076319B" w:rsidRPr="00CB2A4D">
        <w:rPr>
          <w:b/>
        </w:rPr>
        <w:t xml:space="preserve">    </w:t>
      </w:r>
    </w:p>
    <w:p w14:paraId="59473C79" w14:textId="3465537F" w:rsidR="007F2985" w:rsidRDefault="007F2985" w:rsidP="00047EFB">
      <w:pPr>
        <w:spacing w:line="480" w:lineRule="auto"/>
        <w:jc w:val="both"/>
      </w:pPr>
      <w:r w:rsidRPr="00316A65">
        <w:rPr>
          <w:b/>
        </w:rPr>
        <w:t xml:space="preserve">Fig. 4 </w:t>
      </w:r>
      <w:r w:rsidR="004F383A" w:rsidRPr="004F383A">
        <w:rPr>
          <w:b/>
        </w:rPr>
        <w:t xml:space="preserve">KNG </w:t>
      </w:r>
      <w:r w:rsidR="00B25313">
        <w:rPr>
          <w:b/>
        </w:rPr>
        <w:t xml:space="preserve">depletion after HDM </w:t>
      </w:r>
      <w:r w:rsidR="001E56F2">
        <w:rPr>
          <w:b/>
        </w:rPr>
        <w:t>sensitization</w:t>
      </w:r>
      <w:r w:rsidR="00B25313">
        <w:rPr>
          <w:b/>
        </w:rPr>
        <w:t xml:space="preserve"> </w:t>
      </w:r>
      <w:r w:rsidRPr="00316A65">
        <w:rPr>
          <w:b/>
        </w:rPr>
        <w:t>attenuate</w:t>
      </w:r>
      <w:r w:rsidR="00B25313">
        <w:rPr>
          <w:b/>
        </w:rPr>
        <w:t>s</w:t>
      </w:r>
      <w:r w:rsidRPr="00316A65">
        <w:rPr>
          <w:b/>
        </w:rPr>
        <w:t xml:space="preserve"> </w:t>
      </w:r>
      <w:r w:rsidR="00E74743">
        <w:rPr>
          <w:b/>
        </w:rPr>
        <w:t xml:space="preserve">the </w:t>
      </w:r>
      <w:r w:rsidR="001E56F2">
        <w:rPr>
          <w:b/>
        </w:rPr>
        <w:t xml:space="preserve">HDM induced </w:t>
      </w:r>
      <w:r w:rsidR="001E56F2" w:rsidRPr="001E56F2">
        <w:rPr>
          <w:b/>
        </w:rPr>
        <w:t xml:space="preserve"> </w:t>
      </w:r>
      <w:r w:rsidR="00E74743">
        <w:rPr>
          <w:b/>
        </w:rPr>
        <w:t>rise in Penh</w:t>
      </w:r>
      <w:r w:rsidR="004F383A">
        <w:rPr>
          <w:b/>
        </w:rPr>
        <w:t xml:space="preserve"> w</w:t>
      </w:r>
      <w:r w:rsidR="0076319B">
        <w:rPr>
          <w:b/>
        </w:rPr>
        <w:t xml:space="preserve">ithout affecting </w:t>
      </w:r>
      <w:r w:rsidR="00316A65" w:rsidRPr="00316A65">
        <w:rPr>
          <w:b/>
        </w:rPr>
        <w:t>leukocyte</w:t>
      </w:r>
      <w:r w:rsidR="0076319B">
        <w:rPr>
          <w:b/>
        </w:rPr>
        <w:t xml:space="preserve"> influx.</w:t>
      </w:r>
      <w:r w:rsidR="00316A65">
        <w:t xml:space="preserve"> </w:t>
      </w:r>
      <w:r w:rsidR="003423CD">
        <w:t>KNG</w:t>
      </w:r>
      <w:r w:rsidR="00316A65">
        <w:t xml:space="preserve"> ASO inject</w:t>
      </w:r>
      <w:r w:rsidR="00054F9D">
        <w:t xml:space="preserve">ions (40mg/kg) were given twice weekly after the sensitization phase starting </w:t>
      </w:r>
      <w:r w:rsidR="00316A65">
        <w:t>on day 3</w:t>
      </w:r>
      <w:r w:rsidR="00054F9D">
        <w:t xml:space="preserve">. (A) </w:t>
      </w:r>
      <w:r w:rsidR="00054F9D" w:rsidRPr="009E26F5">
        <w:rPr>
          <w:i/>
        </w:rPr>
        <w:t>Kng1</w:t>
      </w:r>
      <w:r w:rsidR="00054F9D">
        <w:t xml:space="preserve"> mRNA normalized to HPRT</w:t>
      </w:r>
      <w:r w:rsidR="00312515">
        <w:t xml:space="preserve"> in the liver</w:t>
      </w:r>
      <w:r w:rsidR="00054F9D">
        <w:t xml:space="preserve"> 24 hours after last challenge on day 20. (B)</w:t>
      </w:r>
      <w:r w:rsidR="0076319B">
        <w:t xml:space="preserve"> </w:t>
      </w:r>
      <w:r w:rsidR="00054F9D">
        <w:t>Plasma HK</w:t>
      </w:r>
      <w:r w:rsidR="00312515">
        <w:t xml:space="preserve"> levels</w:t>
      </w:r>
      <w:r w:rsidR="00054F9D">
        <w:t xml:space="preserve"> </w:t>
      </w:r>
      <w:r w:rsidR="00312515">
        <w:t>of NaCl treated mice treated with Ctrl ASO or K</w:t>
      </w:r>
      <w:r w:rsidR="009E26F5">
        <w:t>NG</w:t>
      </w:r>
      <w:r w:rsidR="00312515">
        <w:t xml:space="preserve"> ASO (n=4) were </w:t>
      </w:r>
      <w:r w:rsidR="00187341">
        <w:t>determined by western blot and (C) quantified by densitometry of HK bands at 120 kD and compared to a serial dilution of plasma as show</w:t>
      </w:r>
      <w:r w:rsidR="003423CD">
        <w:t>n</w:t>
      </w:r>
      <w:r w:rsidR="00187341">
        <w:t xml:space="preserve"> in B. (D) PenH values after increasing dose</w:t>
      </w:r>
      <w:r w:rsidR="0076319B">
        <w:t>s</w:t>
      </w:r>
      <w:r w:rsidR="00187341">
        <w:t xml:space="preserve"> of methacholine. (E)</w:t>
      </w:r>
      <w:r w:rsidR="0076319B">
        <w:t xml:space="preserve"> </w:t>
      </w:r>
      <w:r w:rsidR="00187341">
        <w:t>Total cell count in BALF. (F-H)</w:t>
      </w:r>
      <w:r w:rsidR="0076319B">
        <w:t xml:space="preserve"> % Eosinophils, neutrophils and alveolar macrophages in BALF.</w:t>
      </w:r>
      <w:r w:rsidR="00187341">
        <w:t xml:space="preserve"> </w:t>
      </w:r>
      <w:r w:rsidR="00152F93">
        <w:t>(I,J)</w:t>
      </w:r>
      <w:r w:rsidR="00152F93" w:rsidRPr="00152F93">
        <w:t xml:space="preserve"> </w:t>
      </w:r>
      <w:r w:rsidR="00152F93">
        <w:t>Th2 cells expressed as CD4+GATA3+  and (H) activated T-cells expressed as CD69+CD4+ cells in the lung.</w:t>
      </w:r>
      <w:r w:rsidR="00187341">
        <w:t xml:space="preserve"> </w:t>
      </w:r>
      <w:r w:rsidR="0076319B">
        <w:t xml:space="preserve">Data are means ± SEM of </w:t>
      </w:r>
      <w:r w:rsidR="00E23A10">
        <w:t xml:space="preserve">6-8 </w:t>
      </w:r>
      <w:r w:rsidR="0076319B">
        <w:t xml:space="preserve">mice per group. </w:t>
      </w:r>
      <w:r w:rsidR="00E23A10">
        <w:rPr>
          <w:i/>
        </w:rPr>
        <w:t>*</w:t>
      </w:r>
      <w:r w:rsidR="00E23A10" w:rsidRPr="007F2985">
        <w:rPr>
          <w:i/>
        </w:rPr>
        <w:t>P</w:t>
      </w:r>
      <w:r w:rsidR="00E23A10">
        <w:t xml:space="preserve">&lt;0.05 and </w:t>
      </w:r>
      <w:r w:rsidR="00E23A10" w:rsidRPr="007F2985">
        <w:rPr>
          <w:i/>
        </w:rPr>
        <w:t>#P</w:t>
      </w:r>
      <w:r w:rsidR="00E23A10">
        <w:t xml:space="preserve">&lt;0.001 for comparison between NaCl and HDM within </w:t>
      </w:r>
      <w:r w:rsidR="00591A6A">
        <w:t xml:space="preserve">KNG and </w:t>
      </w:r>
      <w:r w:rsidR="00803D66">
        <w:t>Ctrl</w:t>
      </w:r>
      <w:r w:rsidR="00591A6A">
        <w:t xml:space="preserve"> ASO treated </w:t>
      </w:r>
      <w:r w:rsidR="00E23A10">
        <w:t>mice.</w:t>
      </w:r>
      <w:r w:rsidR="0076319B">
        <w:t xml:space="preserve"> </w:t>
      </w:r>
    </w:p>
    <w:p w14:paraId="1CE7D6EF" w14:textId="77777777" w:rsidR="00152F93" w:rsidRDefault="00152F93" w:rsidP="00047EFB">
      <w:pPr>
        <w:spacing w:line="480" w:lineRule="auto"/>
        <w:jc w:val="both"/>
        <w:rPr>
          <w:b/>
        </w:rPr>
      </w:pPr>
      <w:r w:rsidRPr="00152F93">
        <w:rPr>
          <w:b/>
        </w:rPr>
        <w:t>Fig. 5</w:t>
      </w:r>
      <w:r>
        <w:t xml:space="preserve"> </w:t>
      </w:r>
      <w:r w:rsidR="00B25313" w:rsidRPr="004F383A">
        <w:rPr>
          <w:b/>
        </w:rPr>
        <w:t xml:space="preserve">KNG </w:t>
      </w:r>
      <w:r w:rsidR="00B25313">
        <w:rPr>
          <w:b/>
        </w:rPr>
        <w:t>depletion</w:t>
      </w:r>
      <w:r w:rsidR="004F383A">
        <w:rPr>
          <w:b/>
        </w:rPr>
        <w:t xml:space="preserve"> </w:t>
      </w:r>
      <w:r w:rsidR="001E56F2">
        <w:rPr>
          <w:b/>
        </w:rPr>
        <w:t xml:space="preserve">after HDM sensitization does not influence </w:t>
      </w:r>
      <w:r w:rsidRPr="00CB2A4D">
        <w:rPr>
          <w:b/>
        </w:rPr>
        <w:t>Th2 response</w:t>
      </w:r>
      <w:r w:rsidR="001E56F2">
        <w:rPr>
          <w:b/>
        </w:rPr>
        <w:t>s following HDM challenge.</w:t>
      </w:r>
      <w:r>
        <w:rPr>
          <w:b/>
        </w:rPr>
        <w:t xml:space="preserve"> </w:t>
      </w:r>
      <w:r w:rsidR="003423CD">
        <w:t>KNG</w:t>
      </w:r>
      <w:r w:rsidR="00D517AA">
        <w:t xml:space="preserve"> ASO injections (40mg/kg) were given twice weekly after the sensitization phase starting on day 3. </w:t>
      </w:r>
      <w:r w:rsidR="009E26F5">
        <w:t xml:space="preserve">(A,B) </w:t>
      </w:r>
      <w:r>
        <w:t>IL-5 and IL-13</w:t>
      </w:r>
      <w:r w:rsidR="009E26F5">
        <w:t xml:space="preserve"> </w:t>
      </w:r>
      <w:r>
        <w:t xml:space="preserve">in </w:t>
      </w:r>
      <w:r w:rsidRPr="00CB2A4D">
        <w:t>BALF</w:t>
      </w:r>
      <w:r>
        <w:t xml:space="preserve"> and</w:t>
      </w:r>
      <w:r w:rsidR="009E26F5">
        <w:t xml:space="preserve"> (C-E) </w:t>
      </w:r>
      <w:r>
        <w:t>IL-4, IL-5 and IL-13</w:t>
      </w:r>
      <w:r w:rsidR="009E26F5">
        <w:t xml:space="preserve"> </w:t>
      </w:r>
      <w:r>
        <w:t xml:space="preserve">in supernatant of </w:t>
      </w:r>
      <w:r w:rsidRPr="009E26F5">
        <w:rPr>
          <w:i/>
        </w:rPr>
        <w:t>ex vivo</w:t>
      </w:r>
      <w:r>
        <w:t xml:space="preserve"> HDM stimulated </w:t>
      </w:r>
      <w:r w:rsidR="001E56F2">
        <w:t>mediastinal lymph nodes (</w:t>
      </w:r>
      <w:r>
        <w:t>mLN</w:t>
      </w:r>
      <w:r w:rsidR="001E56F2">
        <w:t>)</w:t>
      </w:r>
      <w:r>
        <w:t>. (F,G)</w:t>
      </w:r>
      <w:r w:rsidR="001E56F2">
        <w:t xml:space="preserve"> </w:t>
      </w:r>
      <w:r>
        <w:t xml:space="preserve">Plasma total IgE and plasma HDM-IgG1. </w:t>
      </w:r>
      <w:bookmarkStart w:id="2" w:name="OLE_LINK2"/>
      <w:r>
        <w:t>Data are means ± SEM (n=7-8 per group)</w:t>
      </w:r>
      <w:bookmarkEnd w:id="2"/>
      <w:r>
        <w:t xml:space="preserve">  </w:t>
      </w:r>
      <w:r w:rsidRPr="00D75AB1">
        <w:rPr>
          <w:i/>
        </w:rPr>
        <w:t>#P</w:t>
      </w:r>
      <w:r>
        <w:t xml:space="preserve">&lt;0.001 for comparison between NaCl and HDM within </w:t>
      </w:r>
      <w:r w:rsidR="00591A6A">
        <w:t>KNG</w:t>
      </w:r>
      <w:r w:rsidR="00D517AA">
        <w:t xml:space="preserve"> and </w:t>
      </w:r>
      <w:r w:rsidR="00803D66">
        <w:t>Ctrl</w:t>
      </w:r>
      <w:r w:rsidR="00D517AA">
        <w:t xml:space="preserve"> ASO treated mice</w:t>
      </w:r>
      <w:r>
        <w:t>.</w:t>
      </w:r>
      <w:r w:rsidRPr="00CB2A4D">
        <w:rPr>
          <w:b/>
        </w:rPr>
        <w:t xml:space="preserve">    </w:t>
      </w:r>
    </w:p>
    <w:p w14:paraId="5226CB8B" w14:textId="7E1C446D" w:rsidR="00760C1A" w:rsidRPr="00CB2A4D" w:rsidRDefault="00152F93" w:rsidP="00047EFB">
      <w:pPr>
        <w:spacing w:line="480" w:lineRule="auto"/>
        <w:jc w:val="both"/>
        <w:rPr>
          <w:b/>
        </w:rPr>
      </w:pPr>
      <w:r>
        <w:rPr>
          <w:b/>
        </w:rPr>
        <w:t xml:space="preserve">Fig. 6 </w:t>
      </w:r>
      <w:r w:rsidR="00B25313" w:rsidRPr="004F383A">
        <w:rPr>
          <w:b/>
        </w:rPr>
        <w:t xml:space="preserve">KNG </w:t>
      </w:r>
      <w:r w:rsidR="00B25313">
        <w:rPr>
          <w:b/>
        </w:rPr>
        <w:t xml:space="preserve">depletion </w:t>
      </w:r>
      <w:r w:rsidR="001E56F2">
        <w:rPr>
          <w:b/>
        </w:rPr>
        <w:t xml:space="preserve">after HDM sensitization </w:t>
      </w:r>
      <w:r w:rsidR="00B25313">
        <w:rPr>
          <w:b/>
        </w:rPr>
        <w:t>does not alter</w:t>
      </w:r>
      <w:r>
        <w:rPr>
          <w:b/>
        </w:rPr>
        <w:t xml:space="preserve"> lung pathology, mucus production and protein leakage following HDM challenge </w:t>
      </w:r>
      <w:r w:rsidRPr="00597F12">
        <w:t>(A</w:t>
      </w:r>
      <w:r w:rsidR="00B54C22">
        <w:t>,B</w:t>
      </w:r>
      <w:r w:rsidRPr="00597F12">
        <w:t>)</w:t>
      </w:r>
      <w:r>
        <w:t xml:space="preserve"> Total pathology score of hematoxylin and eosin (H&amp;E) stained lung sections (x4 magnification) from </w:t>
      </w:r>
      <w:r w:rsidR="003423CD">
        <w:t xml:space="preserve">Ctrl ASO </w:t>
      </w:r>
      <w:r>
        <w:t xml:space="preserve">(black bar) and </w:t>
      </w:r>
      <w:r w:rsidR="003423CD" w:rsidRPr="003423CD">
        <w:t xml:space="preserve">KNG ASO </w:t>
      </w:r>
      <w:r>
        <w:t xml:space="preserve">(white bar) </w:t>
      </w:r>
      <w:r w:rsidR="003423CD" w:rsidRPr="003423CD">
        <w:t>treated</w:t>
      </w:r>
      <w:r w:rsidR="003423CD">
        <w:t xml:space="preserve"> mice </w:t>
      </w:r>
      <w:r>
        <w:t>and (</w:t>
      </w:r>
      <w:r w:rsidR="00B54C22">
        <w:t>C,D</w:t>
      </w:r>
      <w:r>
        <w:t>) total mucus score of PAS-D stained lung sections(x10 magnification) (n=4 per group). Protein leakage was determine by (</w:t>
      </w:r>
      <w:r w:rsidR="00B54C22">
        <w:t>E</w:t>
      </w:r>
      <w:r>
        <w:t>) total protein and (</w:t>
      </w:r>
      <w:r w:rsidR="00B54C22">
        <w:t>F</w:t>
      </w:r>
      <w:r>
        <w:t xml:space="preserve">) IgM in BALF (n=7-8 per group). Data are means ± SEM. </w:t>
      </w:r>
      <w:r w:rsidRPr="007F2985">
        <w:rPr>
          <w:i/>
        </w:rPr>
        <w:t>+P</w:t>
      </w:r>
      <w:r>
        <w:t>&lt;0.0</w:t>
      </w:r>
      <w:r w:rsidR="008135DB">
        <w:t>5</w:t>
      </w:r>
      <w:r>
        <w:t xml:space="preserve"> and </w:t>
      </w:r>
      <w:r w:rsidRPr="007F2985">
        <w:rPr>
          <w:i/>
        </w:rPr>
        <w:t>#P</w:t>
      </w:r>
      <w:r>
        <w:t>&lt;0.001</w:t>
      </w:r>
      <w:r w:rsidR="00D517AA">
        <w:t xml:space="preserve"> for comparison between NaCl and HDM within K</w:t>
      </w:r>
      <w:r w:rsidR="00591A6A">
        <w:t>NG</w:t>
      </w:r>
      <w:r w:rsidR="00D517AA">
        <w:t xml:space="preserve"> and </w:t>
      </w:r>
      <w:r w:rsidR="00803D66">
        <w:t xml:space="preserve">Ctrl </w:t>
      </w:r>
      <w:r w:rsidR="00D517AA">
        <w:t>ASO treated mice.</w:t>
      </w:r>
      <w:r w:rsidR="00D517AA" w:rsidRPr="00CB2A4D">
        <w:rPr>
          <w:b/>
        </w:rPr>
        <w:t xml:space="preserve">    </w:t>
      </w:r>
      <w:r w:rsidR="00BB39A4">
        <w:t xml:space="preserve"> </w:t>
      </w:r>
    </w:p>
    <w:sectPr w:rsidR="00760C1A" w:rsidRPr="00CB2A4D" w:rsidSect="002D061D">
      <w:footerReference w:type="default" r:id="rId8"/>
      <w:pgSz w:w="12240" w:h="15840"/>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12661" w16cid:durableId="1E16E286"/>
  <w16cid:commentId w16cid:paraId="6B514C57" w16cid:durableId="1E16E6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6EF18" w14:textId="77777777" w:rsidR="00884678" w:rsidRDefault="00884678" w:rsidP="00D160ED">
      <w:pPr>
        <w:spacing w:after="0" w:line="240" w:lineRule="auto"/>
      </w:pPr>
      <w:r>
        <w:separator/>
      </w:r>
    </w:p>
  </w:endnote>
  <w:endnote w:type="continuationSeparator" w:id="0">
    <w:p w14:paraId="6C53A63F" w14:textId="77777777" w:rsidR="00884678" w:rsidRDefault="00884678" w:rsidP="00D16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Times New Roman"/>
    <w:panose1 w:val="00000000000000000000"/>
    <w:charset w:val="A1"/>
    <w:family w:val="auto"/>
    <w:notTrueType/>
    <w:pitch w:val="default"/>
    <w:sig w:usb0="00000081" w:usb1="00000000" w:usb2="00000000" w:usb3="00000000" w:csb0="00000008"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284939"/>
      <w:docPartObj>
        <w:docPartGallery w:val="Page Numbers (Bottom of Page)"/>
        <w:docPartUnique/>
      </w:docPartObj>
    </w:sdtPr>
    <w:sdtEndPr>
      <w:rPr>
        <w:noProof/>
      </w:rPr>
    </w:sdtEndPr>
    <w:sdtContent>
      <w:p w14:paraId="1BA4B3DD" w14:textId="16778819" w:rsidR="00884678" w:rsidRDefault="00884678">
        <w:pPr>
          <w:pStyle w:val="Footer"/>
          <w:jc w:val="center"/>
        </w:pPr>
        <w:r>
          <w:fldChar w:fldCharType="begin"/>
        </w:r>
        <w:r>
          <w:instrText xml:space="preserve"> PAGE   \* MERGEFORMAT </w:instrText>
        </w:r>
        <w:r>
          <w:fldChar w:fldCharType="separate"/>
        </w:r>
        <w:r w:rsidR="0049006D">
          <w:rPr>
            <w:noProof/>
          </w:rPr>
          <w:t>8</w:t>
        </w:r>
        <w:r>
          <w:rPr>
            <w:noProof/>
          </w:rPr>
          <w:fldChar w:fldCharType="end"/>
        </w:r>
      </w:p>
    </w:sdtContent>
  </w:sdt>
  <w:p w14:paraId="1224BFCB" w14:textId="77777777" w:rsidR="00884678" w:rsidRDefault="008846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1AAD3" w14:textId="77777777" w:rsidR="00884678" w:rsidRDefault="00884678" w:rsidP="00D160ED">
      <w:pPr>
        <w:spacing w:after="0" w:line="240" w:lineRule="auto"/>
      </w:pPr>
      <w:r>
        <w:separator/>
      </w:r>
    </w:p>
  </w:footnote>
  <w:footnote w:type="continuationSeparator" w:id="0">
    <w:p w14:paraId="7C5C6851" w14:textId="77777777" w:rsidR="00884678" w:rsidRDefault="00884678" w:rsidP="00D160E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P Lung Cell Mol Physiol AJ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xxveat4svvrherza8xw52trd99vsd9rttd&quot;&gt;HMWK paper&lt;record-ids&gt;&lt;item&gt;12&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6F54C2"/>
    <w:rsid w:val="0000061B"/>
    <w:rsid w:val="00001792"/>
    <w:rsid w:val="0000534F"/>
    <w:rsid w:val="00012E43"/>
    <w:rsid w:val="000153B6"/>
    <w:rsid w:val="00017415"/>
    <w:rsid w:val="00027823"/>
    <w:rsid w:val="000303CE"/>
    <w:rsid w:val="00030F31"/>
    <w:rsid w:val="00030F72"/>
    <w:rsid w:val="0003210B"/>
    <w:rsid w:val="000379EE"/>
    <w:rsid w:val="00047EFB"/>
    <w:rsid w:val="000500C0"/>
    <w:rsid w:val="00053814"/>
    <w:rsid w:val="00054F9D"/>
    <w:rsid w:val="00056C42"/>
    <w:rsid w:val="00062CCE"/>
    <w:rsid w:val="00071C5F"/>
    <w:rsid w:val="00074792"/>
    <w:rsid w:val="00090BBA"/>
    <w:rsid w:val="00092BF9"/>
    <w:rsid w:val="00096CA6"/>
    <w:rsid w:val="000976ED"/>
    <w:rsid w:val="000A0625"/>
    <w:rsid w:val="000A18A8"/>
    <w:rsid w:val="000A1D0B"/>
    <w:rsid w:val="000A68B2"/>
    <w:rsid w:val="000B32C4"/>
    <w:rsid w:val="000B5379"/>
    <w:rsid w:val="000B65CE"/>
    <w:rsid w:val="000B7634"/>
    <w:rsid w:val="000C04A8"/>
    <w:rsid w:val="000C1893"/>
    <w:rsid w:val="000D2951"/>
    <w:rsid w:val="000E322E"/>
    <w:rsid w:val="000F0A6D"/>
    <w:rsid w:val="000F24C7"/>
    <w:rsid w:val="000F663C"/>
    <w:rsid w:val="000F78BC"/>
    <w:rsid w:val="00102CED"/>
    <w:rsid w:val="00117A17"/>
    <w:rsid w:val="00122240"/>
    <w:rsid w:val="001271ED"/>
    <w:rsid w:val="00131AB6"/>
    <w:rsid w:val="00132788"/>
    <w:rsid w:val="001366E4"/>
    <w:rsid w:val="001406DE"/>
    <w:rsid w:val="00144B81"/>
    <w:rsid w:val="00146E07"/>
    <w:rsid w:val="001474C2"/>
    <w:rsid w:val="00147C85"/>
    <w:rsid w:val="00152F93"/>
    <w:rsid w:val="001579E8"/>
    <w:rsid w:val="00163012"/>
    <w:rsid w:val="00167E7D"/>
    <w:rsid w:val="00176D3A"/>
    <w:rsid w:val="00180991"/>
    <w:rsid w:val="00181E71"/>
    <w:rsid w:val="00187341"/>
    <w:rsid w:val="00187BDB"/>
    <w:rsid w:val="00191766"/>
    <w:rsid w:val="00191816"/>
    <w:rsid w:val="00195724"/>
    <w:rsid w:val="001A193B"/>
    <w:rsid w:val="001B5349"/>
    <w:rsid w:val="001D0585"/>
    <w:rsid w:val="001D6456"/>
    <w:rsid w:val="001D6D3F"/>
    <w:rsid w:val="001D7FE7"/>
    <w:rsid w:val="001E1C0E"/>
    <w:rsid w:val="001E56F2"/>
    <w:rsid w:val="001E5C40"/>
    <w:rsid w:val="001E6E15"/>
    <w:rsid w:val="001E759C"/>
    <w:rsid w:val="001F7979"/>
    <w:rsid w:val="001F7A28"/>
    <w:rsid w:val="00203F32"/>
    <w:rsid w:val="00206AF7"/>
    <w:rsid w:val="00206DCC"/>
    <w:rsid w:val="002141B2"/>
    <w:rsid w:val="002155E8"/>
    <w:rsid w:val="00216627"/>
    <w:rsid w:val="002205E8"/>
    <w:rsid w:val="00221B4E"/>
    <w:rsid w:val="00224346"/>
    <w:rsid w:val="002337C2"/>
    <w:rsid w:val="002368EE"/>
    <w:rsid w:val="0024149E"/>
    <w:rsid w:val="002414B4"/>
    <w:rsid w:val="00243317"/>
    <w:rsid w:val="00243BD4"/>
    <w:rsid w:val="00244504"/>
    <w:rsid w:val="00245C57"/>
    <w:rsid w:val="00255785"/>
    <w:rsid w:val="00261692"/>
    <w:rsid w:val="00262FA7"/>
    <w:rsid w:val="00264B3F"/>
    <w:rsid w:val="0027508A"/>
    <w:rsid w:val="002774C0"/>
    <w:rsid w:val="00282A8B"/>
    <w:rsid w:val="002967DC"/>
    <w:rsid w:val="00296D61"/>
    <w:rsid w:val="00296DD0"/>
    <w:rsid w:val="002B019A"/>
    <w:rsid w:val="002C43E0"/>
    <w:rsid w:val="002D061D"/>
    <w:rsid w:val="002D5ECF"/>
    <w:rsid w:val="002D721D"/>
    <w:rsid w:val="002D7B8D"/>
    <w:rsid w:val="002E3CF3"/>
    <w:rsid w:val="002E688B"/>
    <w:rsid w:val="002F2EC0"/>
    <w:rsid w:val="002F4223"/>
    <w:rsid w:val="002F4841"/>
    <w:rsid w:val="0030423A"/>
    <w:rsid w:val="00312515"/>
    <w:rsid w:val="003132A4"/>
    <w:rsid w:val="00316A65"/>
    <w:rsid w:val="0032472C"/>
    <w:rsid w:val="00325533"/>
    <w:rsid w:val="003268C7"/>
    <w:rsid w:val="00332FAC"/>
    <w:rsid w:val="00334673"/>
    <w:rsid w:val="003423CD"/>
    <w:rsid w:val="003532FF"/>
    <w:rsid w:val="0036387A"/>
    <w:rsid w:val="00364C53"/>
    <w:rsid w:val="003653BF"/>
    <w:rsid w:val="0037197D"/>
    <w:rsid w:val="00372263"/>
    <w:rsid w:val="00373C1C"/>
    <w:rsid w:val="00380EF3"/>
    <w:rsid w:val="00380F4F"/>
    <w:rsid w:val="003816C8"/>
    <w:rsid w:val="003832F3"/>
    <w:rsid w:val="003842BA"/>
    <w:rsid w:val="00393CE9"/>
    <w:rsid w:val="003A084C"/>
    <w:rsid w:val="003A7A74"/>
    <w:rsid w:val="003B098B"/>
    <w:rsid w:val="003B225F"/>
    <w:rsid w:val="003D553E"/>
    <w:rsid w:val="003D7F18"/>
    <w:rsid w:val="003E0315"/>
    <w:rsid w:val="003F4BFE"/>
    <w:rsid w:val="00403012"/>
    <w:rsid w:val="004068F3"/>
    <w:rsid w:val="0041637D"/>
    <w:rsid w:val="004219E9"/>
    <w:rsid w:val="00424401"/>
    <w:rsid w:val="00430211"/>
    <w:rsid w:val="00430EF2"/>
    <w:rsid w:val="00442545"/>
    <w:rsid w:val="00442A63"/>
    <w:rsid w:val="00447005"/>
    <w:rsid w:val="00454005"/>
    <w:rsid w:val="00454F85"/>
    <w:rsid w:val="00480731"/>
    <w:rsid w:val="00482893"/>
    <w:rsid w:val="00482AF0"/>
    <w:rsid w:val="00483D8F"/>
    <w:rsid w:val="0049006D"/>
    <w:rsid w:val="004A027E"/>
    <w:rsid w:val="004A24F4"/>
    <w:rsid w:val="004A5652"/>
    <w:rsid w:val="004C032A"/>
    <w:rsid w:val="004C2C0A"/>
    <w:rsid w:val="004C42D8"/>
    <w:rsid w:val="004C5DC2"/>
    <w:rsid w:val="004C7A32"/>
    <w:rsid w:val="004D0696"/>
    <w:rsid w:val="004D1B19"/>
    <w:rsid w:val="004D625E"/>
    <w:rsid w:val="004D6CF4"/>
    <w:rsid w:val="004E02B4"/>
    <w:rsid w:val="004E3427"/>
    <w:rsid w:val="004E5C12"/>
    <w:rsid w:val="004F383A"/>
    <w:rsid w:val="00500DB2"/>
    <w:rsid w:val="0051324C"/>
    <w:rsid w:val="00526329"/>
    <w:rsid w:val="0053070C"/>
    <w:rsid w:val="00531DFE"/>
    <w:rsid w:val="00534FB4"/>
    <w:rsid w:val="005545AF"/>
    <w:rsid w:val="005569E5"/>
    <w:rsid w:val="00557097"/>
    <w:rsid w:val="00561DB9"/>
    <w:rsid w:val="00563201"/>
    <w:rsid w:val="00566E0A"/>
    <w:rsid w:val="00587A90"/>
    <w:rsid w:val="00591A6A"/>
    <w:rsid w:val="00597AFF"/>
    <w:rsid w:val="00597F12"/>
    <w:rsid w:val="005A4590"/>
    <w:rsid w:val="005A6949"/>
    <w:rsid w:val="005A7E3D"/>
    <w:rsid w:val="005B1D70"/>
    <w:rsid w:val="005D084F"/>
    <w:rsid w:val="005D0B33"/>
    <w:rsid w:val="005D1910"/>
    <w:rsid w:val="005D34B0"/>
    <w:rsid w:val="005D6F0F"/>
    <w:rsid w:val="005D7834"/>
    <w:rsid w:val="005E508E"/>
    <w:rsid w:val="005F07F7"/>
    <w:rsid w:val="005F7A51"/>
    <w:rsid w:val="00603A2E"/>
    <w:rsid w:val="00615DAF"/>
    <w:rsid w:val="00630EB3"/>
    <w:rsid w:val="0063219B"/>
    <w:rsid w:val="0063244D"/>
    <w:rsid w:val="00633E25"/>
    <w:rsid w:val="00634368"/>
    <w:rsid w:val="0063564A"/>
    <w:rsid w:val="00635AA9"/>
    <w:rsid w:val="006400F5"/>
    <w:rsid w:val="00642429"/>
    <w:rsid w:val="00651156"/>
    <w:rsid w:val="00651786"/>
    <w:rsid w:val="0065357E"/>
    <w:rsid w:val="00653922"/>
    <w:rsid w:val="00654436"/>
    <w:rsid w:val="00675812"/>
    <w:rsid w:val="00694C23"/>
    <w:rsid w:val="00696661"/>
    <w:rsid w:val="006969BB"/>
    <w:rsid w:val="006A11D5"/>
    <w:rsid w:val="006A6F7E"/>
    <w:rsid w:val="006A7300"/>
    <w:rsid w:val="006B01EE"/>
    <w:rsid w:val="006B11B7"/>
    <w:rsid w:val="006C2A4F"/>
    <w:rsid w:val="006C2C71"/>
    <w:rsid w:val="006E30B6"/>
    <w:rsid w:val="006F2424"/>
    <w:rsid w:val="006F244C"/>
    <w:rsid w:val="006F4021"/>
    <w:rsid w:val="006F46B0"/>
    <w:rsid w:val="006F54C2"/>
    <w:rsid w:val="00705F19"/>
    <w:rsid w:val="00707AA0"/>
    <w:rsid w:val="00714E1B"/>
    <w:rsid w:val="00722C80"/>
    <w:rsid w:val="00733C24"/>
    <w:rsid w:val="00735A68"/>
    <w:rsid w:val="00735CCA"/>
    <w:rsid w:val="00736A3A"/>
    <w:rsid w:val="007428D4"/>
    <w:rsid w:val="0075331D"/>
    <w:rsid w:val="00754286"/>
    <w:rsid w:val="00755A56"/>
    <w:rsid w:val="00756A33"/>
    <w:rsid w:val="00760C1A"/>
    <w:rsid w:val="0076319B"/>
    <w:rsid w:val="00764149"/>
    <w:rsid w:val="00764AA5"/>
    <w:rsid w:val="007706F4"/>
    <w:rsid w:val="0077131E"/>
    <w:rsid w:val="00772402"/>
    <w:rsid w:val="0077247E"/>
    <w:rsid w:val="00773BE6"/>
    <w:rsid w:val="00780CF7"/>
    <w:rsid w:val="00782141"/>
    <w:rsid w:val="0078731B"/>
    <w:rsid w:val="00790A47"/>
    <w:rsid w:val="00791576"/>
    <w:rsid w:val="00795AB0"/>
    <w:rsid w:val="007A0394"/>
    <w:rsid w:val="007A1680"/>
    <w:rsid w:val="007A55E3"/>
    <w:rsid w:val="007A7A78"/>
    <w:rsid w:val="007B035C"/>
    <w:rsid w:val="007B3A91"/>
    <w:rsid w:val="007B5D7B"/>
    <w:rsid w:val="007C0B11"/>
    <w:rsid w:val="007C1CFC"/>
    <w:rsid w:val="007C2039"/>
    <w:rsid w:val="007C37BC"/>
    <w:rsid w:val="007D5CB6"/>
    <w:rsid w:val="007E006D"/>
    <w:rsid w:val="007E1675"/>
    <w:rsid w:val="007E1D1F"/>
    <w:rsid w:val="007E54EA"/>
    <w:rsid w:val="007E6DE8"/>
    <w:rsid w:val="007F08BA"/>
    <w:rsid w:val="007F229A"/>
    <w:rsid w:val="007F2985"/>
    <w:rsid w:val="007F4340"/>
    <w:rsid w:val="007F7269"/>
    <w:rsid w:val="00803D66"/>
    <w:rsid w:val="00810A3C"/>
    <w:rsid w:val="008135DB"/>
    <w:rsid w:val="00816796"/>
    <w:rsid w:val="00817169"/>
    <w:rsid w:val="00830144"/>
    <w:rsid w:val="00833366"/>
    <w:rsid w:val="008349BA"/>
    <w:rsid w:val="00834AFB"/>
    <w:rsid w:val="0083670D"/>
    <w:rsid w:val="00852788"/>
    <w:rsid w:val="00860E57"/>
    <w:rsid w:val="0086408C"/>
    <w:rsid w:val="00871A29"/>
    <w:rsid w:val="008743BE"/>
    <w:rsid w:val="0088182F"/>
    <w:rsid w:val="00882A47"/>
    <w:rsid w:val="00884678"/>
    <w:rsid w:val="0088480A"/>
    <w:rsid w:val="00892030"/>
    <w:rsid w:val="00894B0C"/>
    <w:rsid w:val="00894BFF"/>
    <w:rsid w:val="00895FE0"/>
    <w:rsid w:val="008A05E1"/>
    <w:rsid w:val="008A4EA7"/>
    <w:rsid w:val="008B1AF6"/>
    <w:rsid w:val="008B1BD8"/>
    <w:rsid w:val="008B7006"/>
    <w:rsid w:val="008C1049"/>
    <w:rsid w:val="008C1E6F"/>
    <w:rsid w:val="008C528C"/>
    <w:rsid w:val="008C5453"/>
    <w:rsid w:val="008D2415"/>
    <w:rsid w:val="008D5159"/>
    <w:rsid w:val="008E4B53"/>
    <w:rsid w:val="008E5945"/>
    <w:rsid w:val="008F1680"/>
    <w:rsid w:val="008F3D81"/>
    <w:rsid w:val="008F61D9"/>
    <w:rsid w:val="009002CC"/>
    <w:rsid w:val="00901074"/>
    <w:rsid w:val="00901B93"/>
    <w:rsid w:val="009034C4"/>
    <w:rsid w:val="0090660A"/>
    <w:rsid w:val="00911583"/>
    <w:rsid w:val="0091523F"/>
    <w:rsid w:val="00915E90"/>
    <w:rsid w:val="00921AC7"/>
    <w:rsid w:val="009239FE"/>
    <w:rsid w:val="009321D3"/>
    <w:rsid w:val="0093513C"/>
    <w:rsid w:val="00935768"/>
    <w:rsid w:val="00937F46"/>
    <w:rsid w:val="0095051E"/>
    <w:rsid w:val="0095174C"/>
    <w:rsid w:val="00951786"/>
    <w:rsid w:val="0096021B"/>
    <w:rsid w:val="0096470E"/>
    <w:rsid w:val="00964A0B"/>
    <w:rsid w:val="00967ED2"/>
    <w:rsid w:val="00973703"/>
    <w:rsid w:val="00982ACA"/>
    <w:rsid w:val="009843F3"/>
    <w:rsid w:val="009923E1"/>
    <w:rsid w:val="009A08D4"/>
    <w:rsid w:val="009A22BA"/>
    <w:rsid w:val="009A50CB"/>
    <w:rsid w:val="009A7409"/>
    <w:rsid w:val="009B21C3"/>
    <w:rsid w:val="009C1C4B"/>
    <w:rsid w:val="009C5222"/>
    <w:rsid w:val="009C5BB8"/>
    <w:rsid w:val="009D2EEC"/>
    <w:rsid w:val="009D363A"/>
    <w:rsid w:val="009D66A6"/>
    <w:rsid w:val="009E0F0D"/>
    <w:rsid w:val="009E26F5"/>
    <w:rsid w:val="009E2C99"/>
    <w:rsid w:val="009E2D7B"/>
    <w:rsid w:val="009E5867"/>
    <w:rsid w:val="009E5DE3"/>
    <w:rsid w:val="009E5EB7"/>
    <w:rsid w:val="009F3739"/>
    <w:rsid w:val="00A1407E"/>
    <w:rsid w:val="00A150C1"/>
    <w:rsid w:val="00A16CE9"/>
    <w:rsid w:val="00A21611"/>
    <w:rsid w:val="00A23334"/>
    <w:rsid w:val="00A273DC"/>
    <w:rsid w:val="00A339A8"/>
    <w:rsid w:val="00A34350"/>
    <w:rsid w:val="00A3789E"/>
    <w:rsid w:val="00A4039F"/>
    <w:rsid w:val="00A413C6"/>
    <w:rsid w:val="00A45391"/>
    <w:rsid w:val="00A457C5"/>
    <w:rsid w:val="00A47A0A"/>
    <w:rsid w:val="00A53CA7"/>
    <w:rsid w:val="00A5406B"/>
    <w:rsid w:val="00A564B8"/>
    <w:rsid w:val="00A617CB"/>
    <w:rsid w:val="00A6184F"/>
    <w:rsid w:val="00A62897"/>
    <w:rsid w:val="00A6387F"/>
    <w:rsid w:val="00A65D60"/>
    <w:rsid w:val="00A7252D"/>
    <w:rsid w:val="00A73871"/>
    <w:rsid w:val="00A775F1"/>
    <w:rsid w:val="00A83482"/>
    <w:rsid w:val="00A86EAD"/>
    <w:rsid w:val="00A87AA1"/>
    <w:rsid w:val="00AA076B"/>
    <w:rsid w:val="00AA1147"/>
    <w:rsid w:val="00AA705F"/>
    <w:rsid w:val="00AB51A0"/>
    <w:rsid w:val="00AC2403"/>
    <w:rsid w:val="00AC2A8C"/>
    <w:rsid w:val="00AC3FFA"/>
    <w:rsid w:val="00AC5221"/>
    <w:rsid w:val="00AD4456"/>
    <w:rsid w:val="00AF1AA6"/>
    <w:rsid w:val="00AF4C9B"/>
    <w:rsid w:val="00B10B65"/>
    <w:rsid w:val="00B20D05"/>
    <w:rsid w:val="00B22286"/>
    <w:rsid w:val="00B25313"/>
    <w:rsid w:val="00B3374C"/>
    <w:rsid w:val="00B34146"/>
    <w:rsid w:val="00B35120"/>
    <w:rsid w:val="00B4039B"/>
    <w:rsid w:val="00B40881"/>
    <w:rsid w:val="00B5477E"/>
    <w:rsid w:val="00B54C22"/>
    <w:rsid w:val="00B57405"/>
    <w:rsid w:val="00B629EA"/>
    <w:rsid w:val="00B64611"/>
    <w:rsid w:val="00B64C03"/>
    <w:rsid w:val="00B65AED"/>
    <w:rsid w:val="00B70411"/>
    <w:rsid w:val="00B72367"/>
    <w:rsid w:val="00B72F17"/>
    <w:rsid w:val="00B730DC"/>
    <w:rsid w:val="00B747A5"/>
    <w:rsid w:val="00B75936"/>
    <w:rsid w:val="00B85769"/>
    <w:rsid w:val="00B86217"/>
    <w:rsid w:val="00B96C12"/>
    <w:rsid w:val="00BA5B2A"/>
    <w:rsid w:val="00BB22E0"/>
    <w:rsid w:val="00BB39A4"/>
    <w:rsid w:val="00BC2D8A"/>
    <w:rsid w:val="00BC30C0"/>
    <w:rsid w:val="00BD7391"/>
    <w:rsid w:val="00BE7574"/>
    <w:rsid w:val="00BF0E7C"/>
    <w:rsid w:val="00BF1694"/>
    <w:rsid w:val="00C0248D"/>
    <w:rsid w:val="00C048CC"/>
    <w:rsid w:val="00C06E0B"/>
    <w:rsid w:val="00C13CED"/>
    <w:rsid w:val="00C163BE"/>
    <w:rsid w:val="00C17275"/>
    <w:rsid w:val="00C21DAD"/>
    <w:rsid w:val="00C24FC1"/>
    <w:rsid w:val="00C25AEF"/>
    <w:rsid w:val="00C31074"/>
    <w:rsid w:val="00C32165"/>
    <w:rsid w:val="00C40DED"/>
    <w:rsid w:val="00C45150"/>
    <w:rsid w:val="00C4566E"/>
    <w:rsid w:val="00C4614A"/>
    <w:rsid w:val="00C46986"/>
    <w:rsid w:val="00C50AE6"/>
    <w:rsid w:val="00C53350"/>
    <w:rsid w:val="00C62810"/>
    <w:rsid w:val="00C63E32"/>
    <w:rsid w:val="00C73300"/>
    <w:rsid w:val="00C73B6B"/>
    <w:rsid w:val="00C743B5"/>
    <w:rsid w:val="00C74F7E"/>
    <w:rsid w:val="00C76689"/>
    <w:rsid w:val="00C8092C"/>
    <w:rsid w:val="00C85562"/>
    <w:rsid w:val="00C96EEE"/>
    <w:rsid w:val="00C97070"/>
    <w:rsid w:val="00CA567A"/>
    <w:rsid w:val="00CB01B0"/>
    <w:rsid w:val="00CB2A4D"/>
    <w:rsid w:val="00CB2BD2"/>
    <w:rsid w:val="00CB3929"/>
    <w:rsid w:val="00CB488E"/>
    <w:rsid w:val="00CB7C90"/>
    <w:rsid w:val="00CC5AA0"/>
    <w:rsid w:val="00CC685C"/>
    <w:rsid w:val="00CD46FF"/>
    <w:rsid w:val="00CE1ACB"/>
    <w:rsid w:val="00CE37E8"/>
    <w:rsid w:val="00CF51F6"/>
    <w:rsid w:val="00D0616D"/>
    <w:rsid w:val="00D15E8A"/>
    <w:rsid w:val="00D160ED"/>
    <w:rsid w:val="00D22D84"/>
    <w:rsid w:val="00D22FC8"/>
    <w:rsid w:val="00D233F4"/>
    <w:rsid w:val="00D30DB6"/>
    <w:rsid w:val="00D34206"/>
    <w:rsid w:val="00D35785"/>
    <w:rsid w:val="00D51137"/>
    <w:rsid w:val="00D517AA"/>
    <w:rsid w:val="00D574F4"/>
    <w:rsid w:val="00D615F4"/>
    <w:rsid w:val="00D67583"/>
    <w:rsid w:val="00D72CEE"/>
    <w:rsid w:val="00D74E66"/>
    <w:rsid w:val="00D75AB1"/>
    <w:rsid w:val="00D76A30"/>
    <w:rsid w:val="00D8192C"/>
    <w:rsid w:val="00D87736"/>
    <w:rsid w:val="00D925D4"/>
    <w:rsid w:val="00D9311F"/>
    <w:rsid w:val="00DA14F8"/>
    <w:rsid w:val="00DA316A"/>
    <w:rsid w:val="00DC2ECC"/>
    <w:rsid w:val="00DC6E2D"/>
    <w:rsid w:val="00DD1311"/>
    <w:rsid w:val="00DE4241"/>
    <w:rsid w:val="00DF045D"/>
    <w:rsid w:val="00DF1A7F"/>
    <w:rsid w:val="00DF2163"/>
    <w:rsid w:val="00DF4715"/>
    <w:rsid w:val="00DF5569"/>
    <w:rsid w:val="00E0327B"/>
    <w:rsid w:val="00E053FE"/>
    <w:rsid w:val="00E058E1"/>
    <w:rsid w:val="00E06130"/>
    <w:rsid w:val="00E118D4"/>
    <w:rsid w:val="00E211E9"/>
    <w:rsid w:val="00E23A10"/>
    <w:rsid w:val="00E300B2"/>
    <w:rsid w:val="00E30C9A"/>
    <w:rsid w:val="00E435F6"/>
    <w:rsid w:val="00E451C9"/>
    <w:rsid w:val="00E50059"/>
    <w:rsid w:val="00E509A6"/>
    <w:rsid w:val="00E53D2F"/>
    <w:rsid w:val="00E62305"/>
    <w:rsid w:val="00E66AAF"/>
    <w:rsid w:val="00E66ECE"/>
    <w:rsid w:val="00E67F61"/>
    <w:rsid w:val="00E74743"/>
    <w:rsid w:val="00E752A9"/>
    <w:rsid w:val="00E91138"/>
    <w:rsid w:val="00E976F1"/>
    <w:rsid w:val="00E97D7A"/>
    <w:rsid w:val="00EA03A9"/>
    <w:rsid w:val="00EA4976"/>
    <w:rsid w:val="00EB00B2"/>
    <w:rsid w:val="00EB3FA1"/>
    <w:rsid w:val="00EC2197"/>
    <w:rsid w:val="00EC24ED"/>
    <w:rsid w:val="00ED0778"/>
    <w:rsid w:val="00ED484B"/>
    <w:rsid w:val="00ED4D93"/>
    <w:rsid w:val="00ED71E5"/>
    <w:rsid w:val="00EF3C52"/>
    <w:rsid w:val="00EF4149"/>
    <w:rsid w:val="00EF7DEF"/>
    <w:rsid w:val="00F04297"/>
    <w:rsid w:val="00F0658D"/>
    <w:rsid w:val="00F10B6F"/>
    <w:rsid w:val="00F11C3B"/>
    <w:rsid w:val="00F20A66"/>
    <w:rsid w:val="00F32F51"/>
    <w:rsid w:val="00F337BD"/>
    <w:rsid w:val="00F36D14"/>
    <w:rsid w:val="00F457E2"/>
    <w:rsid w:val="00F477A2"/>
    <w:rsid w:val="00F520A8"/>
    <w:rsid w:val="00F52FB1"/>
    <w:rsid w:val="00F554BC"/>
    <w:rsid w:val="00F62981"/>
    <w:rsid w:val="00F658A9"/>
    <w:rsid w:val="00F659FD"/>
    <w:rsid w:val="00F711D3"/>
    <w:rsid w:val="00F73C28"/>
    <w:rsid w:val="00F80D91"/>
    <w:rsid w:val="00F81F45"/>
    <w:rsid w:val="00F8387A"/>
    <w:rsid w:val="00F83A95"/>
    <w:rsid w:val="00F846C2"/>
    <w:rsid w:val="00F86D7B"/>
    <w:rsid w:val="00F87B76"/>
    <w:rsid w:val="00F9015D"/>
    <w:rsid w:val="00F936A8"/>
    <w:rsid w:val="00F964B7"/>
    <w:rsid w:val="00FA2F83"/>
    <w:rsid w:val="00FA78E0"/>
    <w:rsid w:val="00FB4A3F"/>
    <w:rsid w:val="00FC6256"/>
    <w:rsid w:val="00FD76B5"/>
    <w:rsid w:val="00FE3295"/>
    <w:rsid w:val="00FE43B8"/>
    <w:rsid w:val="00FE6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1F5B52"/>
  <w15:docId w15:val="{5EB4F714-94C0-43B0-8266-6AAE0466D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2D84"/>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apple-converted-space">
    <w:name w:val="apple-converted-space"/>
    <w:rsid w:val="00D22D84"/>
  </w:style>
  <w:style w:type="character" w:customStyle="1" w:styleId="current-selection">
    <w:name w:val="current-selection"/>
    <w:basedOn w:val="DefaultParagraphFont"/>
    <w:rsid w:val="00296D61"/>
  </w:style>
  <w:style w:type="character" w:customStyle="1" w:styleId="a">
    <w:name w:val="_"/>
    <w:basedOn w:val="DefaultParagraphFont"/>
    <w:rsid w:val="00296D61"/>
  </w:style>
  <w:style w:type="paragraph" w:styleId="BalloonText">
    <w:name w:val="Balloon Text"/>
    <w:basedOn w:val="Normal"/>
    <w:link w:val="BalloonTextChar"/>
    <w:uiPriority w:val="99"/>
    <w:semiHidden/>
    <w:unhideWhenUsed/>
    <w:rsid w:val="004D06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696"/>
    <w:rPr>
      <w:rFonts w:ascii="Tahoma" w:hAnsi="Tahoma" w:cs="Tahoma"/>
      <w:sz w:val="16"/>
      <w:szCs w:val="16"/>
    </w:rPr>
  </w:style>
  <w:style w:type="character" w:styleId="LineNumber">
    <w:name w:val="line number"/>
    <w:basedOn w:val="DefaultParagraphFont"/>
    <w:uiPriority w:val="99"/>
    <w:semiHidden/>
    <w:unhideWhenUsed/>
    <w:rsid w:val="00F81F45"/>
  </w:style>
  <w:style w:type="character" w:styleId="Hyperlink">
    <w:name w:val="Hyperlink"/>
    <w:basedOn w:val="DefaultParagraphFont"/>
    <w:uiPriority w:val="99"/>
    <w:unhideWhenUsed/>
    <w:rsid w:val="007C2039"/>
    <w:rPr>
      <w:color w:val="0000FF" w:themeColor="hyperlink"/>
      <w:u w:val="single"/>
    </w:rPr>
  </w:style>
  <w:style w:type="paragraph" w:customStyle="1" w:styleId="EndNoteBibliographyTitle">
    <w:name w:val="EndNote Bibliography Title"/>
    <w:basedOn w:val="Normal"/>
    <w:link w:val="EndNoteBibliographyTitleChar"/>
    <w:rsid w:val="00EB3F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B3FA1"/>
    <w:rPr>
      <w:rFonts w:ascii="Calibri" w:hAnsi="Calibri"/>
      <w:noProof/>
    </w:rPr>
  </w:style>
  <w:style w:type="paragraph" w:customStyle="1" w:styleId="EndNoteBibliography">
    <w:name w:val="EndNote Bibliography"/>
    <w:basedOn w:val="Normal"/>
    <w:link w:val="EndNoteBibliographyChar"/>
    <w:rsid w:val="00EB3F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B3FA1"/>
    <w:rPr>
      <w:rFonts w:ascii="Calibri" w:hAnsi="Calibri"/>
      <w:noProof/>
    </w:rPr>
  </w:style>
  <w:style w:type="character" w:customStyle="1" w:styleId="enhanced-reference">
    <w:name w:val="enhanced-reference"/>
    <w:basedOn w:val="DefaultParagraphFont"/>
    <w:rsid w:val="00E976F1"/>
  </w:style>
  <w:style w:type="character" w:styleId="CommentReference">
    <w:name w:val="annotation reference"/>
    <w:basedOn w:val="DefaultParagraphFont"/>
    <w:uiPriority w:val="99"/>
    <w:semiHidden/>
    <w:unhideWhenUsed/>
    <w:rsid w:val="000F78BC"/>
    <w:rPr>
      <w:sz w:val="16"/>
      <w:szCs w:val="16"/>
    </w:rPr>
  </w:style>
  <w:style w:type="paragraph" w:styleId="CommentText">
    <w:name w:val="annotation text"/>
    <w:basedOn w:val="Normal"/>
    <w:link w:val="CommentTextChar"/>
    <w:uiPriority w:val="99"/>
    <w:semiHidden/>
    <w:unhideWhenUsed/>
    <w:rsid w:val="000F78BC"/>
    <w:pPr>
      <w:spacing w:line="240" w:lineRule="auto"/>
    </w:pPr>
    <w:rPr>
      <w:sz w:val="20"/>
      <w:szCs w:val="20"/>
    </w:rPr>
  </w:style>
  <w:style w:type="character" w:customStyle="1" w:styleId="CommentTextChar">
    <w:name w:val="Comment Text Char"/>
    <w:basedOn w:val="DefaultParagraphFont"/>
    <w:link w:val="CommentText"/>
    <w:uiPriority w:val="99"/>
    <w:semiHidden/>
    <w:rsid w:val="000F78BC"/>
    <w:rPr>
      <w:sz w:val="20"/>
      <w:szCs w:val="20"/>
    </w:rPr>
  </w:style>
  <w:style w:type="paragraph" w:styleId="CommentSubject">
    <w:name w:val="annotation subject"/>
    <w:basedOn w:val="CommentText"/>
    <w:next w:val="CommentText"/>
    <w:link w:val="CommentSubjectChar"/>
    <w:uiPriority w:val="99"/>
    <w:semiHidden/>
    <w:unhideWhenUsed/>
    <w:rsid w:val="000F78BC"/>
    <w:rPr>
      <w:b/>
      <w:bCs/>
    </w:rPr>
  </w:style>
  <w:style w:type="character" w:customStyle="1" w:styleId="CommentSubjectChar">
    <w:name w:val="Comment Subject Char"/>
    <w:basedOn w:val="CommentTextChar"/>
    <w:link w:val="CommentSubject"/>
    <w:uiPriority w:val="99"/>
    <w:semiHidden/>
    <w:rsid w:val="000F78BC"/>
    <w:rPr>
      <w:b/>
      <w:bCs/>
      <w:sz w:val="20"/>
      <w:szCs w:val="20"/>
    </w:rPr>
  </w:style>
  <w:style w:type="paragraph" w:styleId="Revision">
    <w:name w:val="Revision"/>
    <w:hidden/>
    <w:uiPriority w:val="99"/>
    <w:semiHidden/>
    <w:rsid w:val="000F78BC"/>
    <w:pPr>
      <w:spacing w:after="0" w:line="240" w:lineRule="auto"/>
    </w:pPr>
  </w:style>
  <w:style w:type="paragraph" w:customStyle="1" w:styleId="desc2">
    <w:name w:val="desc2"/>
    <w:basedOn w:val="Normal"/>
    <w:rsid w:val="006F2424"/>
    <w:pPr>
      <w:spacing w:after="0" w:line="240" w:lineRule="auto"/>
    </w:pPr>
    <w:rPr>
      <w:rFonts w:ascii="Times New Roman" w:eastAsia="Times New Roman" w:hAnsi="Times New Roman" w:cs="Times New Roman"/>
      <w:sz w:val="26"/>
      <w:szCs w:val="26"/>
      <w:lang w:val="nl-NL" w:eastAsia="nl-NL"/>
    </w:rPr>
  </w:style>
  <w:style w:type="paragraph" w:customStyle="1" w:styleId="details1">
    <w:name w:val="details1"/>
    <w:basedOn w:val="Normal"/>
    <w:rsid w:val="006F2424"/>
    <w:pPr>
      <w:spacing w:after="0" w:line="240" w:lineRule="auto"/>
    </w:pPr>
    <w:rPr>
      <w:rFonts w:ascii="Times New Roman" w:eastAsia="Times New Roman" w:hAnsi="Times New Roman" w:cs="Times New Roman"/>
      <w:lang w:val="nl-NL" w:eastAsia="nl-NL"/>
    </w:rPr>
  </w:style>
  <w:style w:type="character" w:customStyle="1" w:styleId="jrnl">
    <w:name w:val="jrnl"/>
    <w:basedOn w:val="DefaultParagraphFont"/>
    <w:rsid w:val="006F2424"/>
  </w:style>
  <w:style w:type="paragraph" w:styleId="Header">
    <w:name w:val="header"/>
    <w:basedOn w:val="Normal"/>
    <w:link w:val="HeaderChar"/>
    <w:uiPriority w:val="99"/>
    <w:unhideWhenUsed/>
    <w:rsid w:val="00D160ED"/>
    <w:pPr>
      <w:tabs>
        <w:tab w:val="center" w:pos="4703"/>
        <w:tab w:val="right" w:pos="9406"/>
      </w:tabs>
      <w:spacing w:after="0" w:line="240" w:lineRule="auto"/>
    </w:pPr>
  </w:style>
  <w:style w:type="character" w:customStyle="1" w:styleId="HeaderChar">
    <w:name w:val="Header Char"/>
    <w:basedOn w:val="DefaultParagraphFont"/>
    <w:link w:val="Header"/>
    <w:uiPriority w:val="99"/>
    <w:rsid w:val="00D160ED"/>
  </w:style>
  <w:style w:type="paragraph" w:styleId="Footer">
    <w:name w:val="footer"/>
    <w:basedOn w:val="Normal"/>
    <w:link w:val="FooterChar"/>
    <w:uiPriority w:val="99"/>
    <w:unhideWhenUsed/>
    <w:rsid w:val="00D160ED"/>
    <w:pPr>
      <w:tabs>
        <w:tab w:val="center" w:pos="4703"/>
        <w:tab w:val="right" w:pos="9406"/>
      </w:tabs>
      <w:spacing w:after="0" w:line="240" w:lineRule="auto"/>
    </w:pPr>
  </w:style>
  <w:style w:type="character" w:customStyle="1" w:styleId="FooterChar">
    <w:name w:val="Footer Char"/>
    <w:basedOn w:val="DefaultParagraphFont"/>
    <w:link w:val="Footer"/>
    <w:uiPriority w:val="99"/>
    <w:rsid w:val="00D160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524341">
      <w:bodyDiv w:val="1"/>
      <w:marLeft w:val="0"/>
      <w:marRight w:val="0"/>
      <w:marTop w:val="0"/>
      <w:marBottom w:val="0"/>
      <w:divBdr>
        <w:top w:val="none" w:sz="0" w:space="0" w:color="auto"/>
        <w:left w:val="none" w:sz="0" w:space="0" w:color="auto"/>
        <w:bottom w:val="none" w:sz="0" w:space="0" w:color="auto"/>
        <w:right w:val="none" w:sz="0" w:space="0" w:color="auto"/>
      </w:divBdr>
      <w:divsChild>
        <w:div w:id="1958757357">
          <w:marLeft w:val="0"/>
          <w:marRight w:val="0"/>
          <w:marTop w:val="0"/>
          <w:marBottom w:val="0"/>
          <w:divBdr>
            <w:top w:val="none" w:sz="0" w:space="0" w:color="auto"/>
            <w:left w:val="none" w:sz="0" w:space="0" w:color="auto"/>
            <w:bottom w:val="none" w:sz="0" w:space="0" w:color="auto"/>
            <w:right w:val="none" w:sz="0" w:space="0" w:color="auto"/>
          </w:divBdr>
          <w:divsChild>
            <w:div w:id="1073744092">
              <w:marLeft w:val="0"/>
              <w:marRight w:val="0"/>
              <w:marTop w:val="0"/>
              <w:marBottom w:val="0"/>
              <w:divBdr>
                <w:top w:val="none" w:sz="0" w:space="0" w:color="auto"/>
                <w:left w:val="none" w:sz="0" w:space="0" w:color="auto"/>
                <w:bottom w:val="none" w:sz="0" w:space="0" w:color="auto"/>
                <w:right w:val="none" w:sz="0" w:space="0" w:color="auto"/>
              </w:divBdr>
              <w:divsChild>
                <w:div w:id="771776961">
                  <w:marLeft w:val="0"/>
                  <w:marRight w:val="0"/>
                  <w:marTop w:val="0"/>
                  <w:marBottom w:val="0"/>
                  <w:divBdr>
                    <w:top w:val="none" w:sz="0" w:space="0" w:color="auto"/>
                    <w:left w:val="none" w:sz="0" w:space="0" w:color="auto"/>
                    <w:bottom w:val="none" w:sz="0" w:space="0" w:color="auto"/>
                    <w:right w:val="none" w:sz="0" w:space="0" w:color="auto"/>
                  </w:divBdr>
                  <w:divsChild>
                    <w:div w:id="1192458086">
                      <w:marLeft w:val="0"/>
                      <w:marRight w:val="0"/>
                      <w:marTop w:val="0"/>
                      <w:marBottom w:val="0"/>
                      <w:divBdr>
                        <w:top w:val="none" w:sz="0" w:space="0" w:color="auto"/>
                        <w:left w:val="none" w:sz="0" w:space="0" w:color="auto"/>
                        <w:bottom w:val="none" w:sz="0" w:space="0" w:color="auto"/>
                        <w:right w:val="none" w:sz="0" w:space="0" w:color="auto"/>
                      </w:divBdr>
                      <w:divsChild>
                        <w:div w:id="120542125">
                          <w:marLeft w:val="0"/>
                          <w:marRight w:val="0"/>
                          <w:marTop w:val="0"/>
                          <w:marBottom w:val="0"/>
                          <w:divBdr>
                            <w:top w:val="none" w:sz="0" w:space="0" w:color="auto"/>
                            <w:left w:val="none" w:sz="0" w:space="0" w:color="auto"/>
                            <w:bottom w:val="none" w:sz="0" w:space="0" w:color="auto"/>
                            <w:right w:val="none" w:sz="0" w:space="0" w:color="auto"/>
                          </w:divBdr>
                          <w:divsChild>
                            <w:div w:id="556745276">
                              <w:marLeft w:val="0"/>
                              <w:marRight w:val="0"/>
                              <w:marTop w:val="0"/>
                              <w:marBottom w:val="0"/>
                              <w:divBdr>
                                <w:top w:val="none" w:sz="0" w:space="0" w:color="auto"/>
                                <w:left w:val="none" w:sz="0" w:space="0" w:color="auto"/>
                                <w:bottom w:val="none" w:sz="0" w:space="0" w:color="auto"/>
                                <w:right w:val="none" w:sz="0" w:space="0" w:color="auto"/>
                              </w:divBdr>
                              <w:divsChild>
                                <w:div w:id="112119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1815304">
      <w:bodyDiv w:val="1"/>
      <w:marLeft w:val="0"/>
      <w:marRight w:val="0"/>
      <w:marTop w:val="0"/>
      <w:marBottom w:val="0"/>
      <w:divBdr>
        <w:top w:val="none" w:sz="0" w:space="0" w:color="auto"/>
        <w:left w:val="none" w:sz="0" w:space="0" w:color="auto"/>
        <w:bottom w:val="none" w:sz="0" w:space="0" w:color="auto"/>
        <w:right w:val="none" w:sz="0" w:space="0" w:color="auto"/>
      </w:divBdr>
      <w:divsChild>
        <w:div w:id="1687320344">
          <w:marLeft w:val="0"/>
          <w:marRight w:val="0"/>
          <w:marTop w:val="0"/>
          <w:marBottom w:val="0"/>
          <w:divBdr>
            <w:top w:val="none" w:sz="0" w:space="0" w:color="auto"/>
            <w:left w:val="none" w:sz="0" w:space="0" w:color="auto"/>
            <w:bottom w:val="none" w:sz="0" w:space="0" w:color="auto"/>
            <w:right w:val="none" w:sz="0" w:space="0" w:color="auto"/>
          </w:divBdr>
          <w:divsChild>
            <w:div w:id="1391853607">
              <w:marLeft w:val="0"/>
              <w:marRight w:val="0"/>
              <w:marTop w:val="0"/>
              <w:marBottom w:val="0"/>
              <w:divBdr>
                <w:top w:val="none" w:sz="0" w:space="0" w:color="auto"/>
                <w:left w:val="none" w:sz="0" w:space="0" w:color="auto"/>
                <w:bottom w:val="none" w:sz="0" w:space="0" w:color="auto"/>
                <w:right w:val="none" w:sz="0" w:space="0" w:color="auto"/>
              </w:divBdr>
              <w:divsChild>
                <w:div w:id="983387167">
                  <w:marLeft w:val="0"/>
                  <w:marRight w:val="0"/>
                  <w:marTop w:val="181"/>
                  <w:marBottom w:val="181"/>
                  <w:divBdr>
                    <w:top w:val="none" w:sz="0" w:space="0" w:color="auto"/>
                    <w:left w:val="none" w:sz="0" w:space="0" w:color="auto"/>
                    <w:bottom w:val="none" w:sz="0" w:space="0" w:color="auto"/>
                    <w:right w:val="none" w:sz="0" w:space="0" w:color="auto"/>
                  </w:divBdr>
                  <w:divsChild>
                    <w:div w:id="337385702">
                      <w:marLeft w:val="0"/>
                      <w:marRight w:val="0"/>
                      <w:marTop w:val="0"/>
                      <w:marBottom w:val="0"/>
                      <w:divBdr>
                        <w:top w:val="none" w:sz="0" w:space="0" w:color="auto"/>
                        <w:left w:val="none" w:sz="0" w:space="0" w:color="auto"/>
                        <w:bottom w:val="none" w:sz="0" w:space="0" w:color="auto"/>
                        <w:right w:val="none" w:sz="0" w:space="0" w:color="auto"/>
                      </w:divBdr>
                      <w:divsChild>
                        <w:div w:id="913319778">
                          <w:marLeft w:val="0"/>
                          <w:marRight w:val="0"/>
                          <w:marTop w:val="0"/>
                          <w:marBottom w:val="0"/>
                          <w:divBdr>
                            <w:top w:val="none" w:sz="0" w:space="0" w:color="auto"/>
                            <w:left w:val="none" w:sz="0" w:space="0" w:color="auto"/>
                            <w:bottom w:val="none" w:sz="0" w:space="0" w:color="auto"/>
                            <w:right w:val="none" w:sz="0" w:space="0" w:color="auto"/>
                          </w:divBdr>
                        </w:div>
                        <w:div w:id="2021468831">
                          <w:marLeft w:val="0"/>
                          <w:marRight w:val="0"/>
                          <w:marTop w:val="0"/>
                          <w:marBottom w:val="0"/>
                          <w:divBdr>
                            <w:top w:val="none" w:sz="0" w:space="0" w:color="auto"/>
                            <w:left w:val="none" w:sz="0" w:space="0" w:color="auto"/>
                            <w:bottom w:val="none" w:sz="0" w:space="0" w:color="auto"/>
                            <w:right w:val="none" w:sz="0" w:space="0" w:color="auto"/>
                          </w:divBdr>
                        </w:div>
                        <w:div w:id="792287883">
                          <w:marLeft w:val="0"/>
                          <w:marRight w:val="0"/>
                          <w:marTop w:val="0"/>
                          <w:marBottom w:val="0"/>
                          <w:divBdr>
                            <w:top w:val="none" w:sz="0" w:space="0" w:color="auto"/>
                            <w:left w:val="none" w:sz="0" w:space="0" w:color="auto"/>
                            <w:bottom w:val="none" w:sz="0" w:space="0" w:color="auto"/>
                            <w:right w:val="none" w:sz="0" w:space="0" w:color="auto"/>
                          </w:divBdr>
                        </w:div>
                        <w:div w:id="77059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0148309">
      <w:bodyDiv w:val="1"/>
      <w:marLeft w:val="0"/>
      <w:marRight w:val="0"/>
      <w:marTop w:val="0"/>
      <w:marBottom w:val="0"/>
      <w:divBdr>
        <w:top w:val="none" w:sz="0" w:space="0" w:color="auto"/>
        <w:left w:val="none" w:sz="0" w:space="0" w:color="auto"/>
        <w:bottom w:val="none" w:sz="0" w:space="0" w:color="auto"/>
        <w:right w:val="none" w:sz="0" w:space="0" w:color="auto"/>
      </w:divBdr>
      <w:divsChild>
        <w:div w:id="376272568">
          <w:marLeft w:val="0"/>
          <w:marRight w:val="1"/>
          <w:marTop w:val="0"/>
          <w:marBottom w:val="0"/>
          <w:divBdr>
            <w:top w:val="none" w:sz="0" w:space="0" w:color="auto"/>
            <w:left w:val="none" w:sz="0" w:space="0" w:color="auto"/>
            <w:bottom w:val="none" w:sz="0" w:space="0" w:color="auto"/>
            <w:right w:val="none" w:sz="0" w:space="0" w:color="auto"/>
          </w:divBdr>
          <w:divsChild>
            <w:div w:id="107436936">
              <w:marLeft w:val="0"/>
              <w:marRight w:val="0"/>
              <w:marTop w:val="0"/>
              <w:marBottom w:val="0"/>
              <w:divBdr>
                <w:top w:val="none" w:sz="0" w:space="0" w:color="auto"/>
                <w:left w:val="none" w:sz="0" w:space="0" w:color="auto"/>
                <w:bottom w:val="none" w:sz="0" w:space="0" w:color="auto"/>
                <w:right w:val="none" w:sz="0" w:space="0" w:color="auto"/>
              </w:divBdr>
              <w:divsChild>
                <w:div w:id="2013070176">
                  <w:marLeft w:val="0"/>
                  <w:marRight w:val="1"/>
                  <w:marTop w:val="0"/>
                  <w:marBottom w:val="0"/>
                  <w:divBdr>
                    <w:top w:val="none" w:sz="0" w:space="0" w:color="auto"/>
                    <w:left w:val="none" w:sz="0" w:space="0" w:color="auto"/>
                    <w:bottom w:val="none" w:sz="0" w:space="0" w:color="auto"/>
                    <w:right w:val="none" w:sz="0" w:space="0" w:color="auto"/>
                  </w:divBdr>
                  <w:divsChild>
                    <w:div w:id="1397246440">
                      <w:marLeft w:val="0"/>
                      <w:marRight w:val="0"/>
                      <w:marTop w:val="0"/>
                      <w:marBottom w:val="0"/>
                      <w:divBdr>
                        <w:top w:val="none" w:sz="0" w:space="0" w:color="auto"/>
                        <w:left w:val="none" w:sz="0" w:space="0" w:color="auto"/>
                        <w:bottom w:val="none" w:sz="0" w:space="0" w:color="auto"/>
                        <w:right w:val="none" w:sz="0" w:space="0" w:color="auto"/>
                      </w:divBdr>
                      <w:divsChild>
                        <w:div w:id="1956864362">
                          <w:marLeft w:val="0"/>
                          <w:marRight w:val="0"/>
                          <w:marTop w:val="0"/>
                          <w:marBottom w:val="0"/>
                          <w:divBdr>
                            <w:top w:val="none" w:sz="0" w:space="0" w:color="auto"/>
                            <w:left w:val="none" w:sz="0" w:space="0" w:color="auto"/>
                            <w:bottom w:val="none" w:sz="0" w:space="0" w:color="auto"/>
                            <w:right w:val="none" w:sz="0" w:space="0" w:color="auto"/>
                          </w:divBdr>
                          <w:divsChild>
                            <w:div w:id="1645507458">
                              <w:marLeft w:val="0"/>
                              <w:marRight w:val="0"/>
                              <w:marTop w:val="120"/>
                              <w:marBottom w:val="360"/>
                              <w:divBdr>
                                <w:top w:val="none" w:sz="0" w:space="0" w:color="auto"/>
                                <w:left w:val="none" w:sz="0" w:space="0" w:color="auto"/>
                                <w:bottom w:val="none" w:sz="0" w:space="0" w:color="auto"/>
                                <w:right w:val="none" w:sz="0" w:space="0" w:color="auto"/>
                              </w:divBdr>
                              <w:divsChild>
                                <w:div w:id="574585437">
                                  <w:marLeft w:val="420"/>
                                  <w:marRight w:val="0"/>
                                  <w:marTop w:val="0"/>
                                  <w:marBottom w:val="0"/>
                                  <w:divBdr>
                                    <w:top w:val="none" w:sz="0" w:space="0" w:color="auto"/>
                                    <w:left w:val="none" w:sz="0" w:space="0" w:color="auto"/>
                                    <w:bottom w:val="none" w:sz="0" w:space="0" w:color="auto"/>
                                    <w:right w:val="none" w:sz="0" w:space="0" w:color="auto"/>
                                  </w:divBdr>
                                  <w:divsChild>
                                    <w:div w:id="18755390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6831457">
      <w:bodyDiv w:val="1"/>
      <w:marLeft w:val="0"/>
      <w:marRight w:val="0"/>
      <w:marTop w:val="0"/>
      <w:marBottom w:val="0"/>
      <w:divBdr>
        <w:top w:val="none" w:sz="0" w:space="0" w:color="auto"/>
        <w:left w:val="none" w:sz="0" w:space="0" w:color="auto"/>
        <w:bottom w:val="none" w:sz="0" w:space="0" w:color="auto"/>
        <w:right w:val="none" w:sz="0" w:space="0" w:color="auto"/>
      </w:divBdr>
      <w:divsChild>
        <w:div w:id="2083863984">
          <w:marLeft w:val="0"/>
          <w:marRight w:val="0"/>
          <w:marTop w:val="0"/>
          <w:marBottom w:val="0"/>
          <w:divBdr>
            <w:top w:val="none" w:sz="0" w:space="0" w:color="auto"/>
            <w:left w:val="none" w:sz="0" w:space="0" w:color="auto"/>
            <w:bottom w:val="none" w:sz="0" w:space="0" w:color="auto"/>
            <w:right w:val="none" w:sz="0" w:space="0" w:color="auto"/>
          </w:divBdr>
          <w:divsChild>
            <w:div w:id="1619724709">
              <w:marLeft w:val="0"/>
              <w:marRight w:val="0"/>
              <w:marTop w:val="0"/>
              <w:marBottom w:val="0"/>
              <w:divBdr>
                <w:top w:val="none" w:sz="0" w:space="0" w:color="auto"/>
                <w:left w:val="none" w:sz="0" w:space="0" w:color="auto"/>
                <w:bottom w:val="none" w:sz="0" w:space="0" w:color="auto"/>
                <w:right w:val="none" w:sz="0" w:space="0" w:color="auto"/>
              </w:divBdr>
              <w:divsChild>
                <w:div w:id="194123550">
                  <w:marLeft w:val="0"/>
                  <w:marRight w:val="0"/>
                  <w:marTop w:val="181"/>
                  <w:marBottom w:val="181"/>
                  <w:divBdr>
                    <w:top w:val="none" w:sz="0" w:space="0" w:color="auto"/>
                    <w:left w:val="none" w:sz="0" w:space="0" w:color="auto"/>
                    <w:bottom w:val="none" w:sz="0" w:space="0" w:color="auto"/>
                    <w:right w:val="none" w:sz="0" w:space="0" w:color="auto"/>
                  </w:divBdr>
                  <w:divsChild>
                    <w:div w:id="425347868">
                      <w:marLeft w:val="0"/>
                      <w:marRight w:val="0"/>
                      <w:marTop w:val="0"/>
                      <w:marBottom w:val="0"/>
                      <w:divBdr>
                        <w:top w:val="none" w:sz="0" w:space="0" w:color="auto"/>
                        <w:left w:val="none" w:sz="0" w:space="0" w:color="auto"/>
                        <w:bottom w:val="none" w:sz="0" w:space="0" w:color="auto"/>
                        <w:right w:val="none" w:sz="0" w:space="0" w:color="auto"/>
                      </w:divBdr>
                      <w:divsChild>
                        <w:div w:id="1084911850">
                          <w:marLeft w:val="0"/>
                          <w:marRight w:val="0"/>
                          <w:marTop w:val="0"/>
                          <w:marBottom w:val="0"/>
                          <w:divBdr>
                            <w:top w:val="none" w:sz="0" w:space="0" w:color="auto"/>
                            <w:left w:val="none" w:sz="0" w:space="0" w:color="auto"/>
                            <w:bottom w:val="none" w:sz="0" w:space="0" w:color="auto"/>
                            <w:right w:val="none" w:sz="0" w:space="0" w:color="auto"/>
                          </w:divBdr>
                        </w:div>
                        <w:div w:id="1987734789">
                          <w:marLeft w:val="0"/>
                          <w:marRight w:val="0"/>
                          <w:marTop w:val="0"/>
                          <w:marBottom w:val="0"/>
                          <w:divBdr>
                            <w:top w:val="none" w:sz="0" w:space="0" w:color="auto"/>
                            <w:left w:val="none" w:sz="0" w:space="0" w:color="auto"/>
                            <w:bottom w:val="none" w:sz="0" w:space="0" w:color="auto"/>
                            <w:right w:val="none" w:sz="0" w:space="0" w:color="auto"/>
                          </w:divBdr>
                        </w:div>
                        <w:div w:id="194001134">
                          <w:marLeft w:val="0"/>
                          <w:marRight w:val="0"/>
                          <w:marTop w:val="0"/>
                          <w:marBottom w:val="0"/>
                          <w:divBdr>
                            <w:top w:val="none" w:sz="0" w:space="0" w:color="auto"/>
                            <w:left w:val="none" w:sz="0" w:space="0" w:color="auto"/>
                            <w:bottom w:val="none" w:sz="0" w:space="0" w:color="auto"/>
                            <w:right w:val="none" w:sz="0" w:space="0" w:color="auto"/>
                          </w:divBdr>
                        </w:div>
                        <w:div w:id="334378293">
                          <w:marLeft w:val="0"/>
                          <w:marRight w:val="0"/>
                          <w:marTop w:val="0"/>
                          <w:marBottom w:val="0"/>
                          <w:divBdr>
                            <w:top w:val="none" w:sz="0" w:space="0" w:color="auto"/>
                            <w:left w:val="none" w:sz="0" w:space="0" w:color="auto"/>
                            <w:bottom w:val="none" w:sz="0" w:space="0" w:color="auto"/>
                            <w:right w:val="none" w:sz="0" w:space="0" w:color="auto"/>
                          </w:divBdr>
                        </w:div>
                        <w:div w:id="1112358251">
                          <w:marLeft w:val="0"/>
                          <w:marRight w:val="0"/>
                          <w:marTop w:val="0"/>
                          <w:marBottom w:val="0"/>
                          <w:divBdr>
                            <w:top w:val="none" w:sz="0" w:space="0" w:color="auto"/>
                            <w:left w:val="none" w:sz="0" w:space="0" w:color="auto"/>
                            <w:bottom w:val="none" w:sz="0" w:space="0" w:color="auto"/>
                            <w:right w:val="none" w:sz="0" w:space="0" w:color="auto"/>
                          </w:divBdr>
                        </w:div>
                        <w:div w:id="1129124384">
                          <w:marLeft w:val="0"/>
                          <w:marRight w:val="0"/>
                          <w:marTop w:val="0"/>
                          <w:marBottom w:val="0"/>
                          <w:divBdr>
                            <w:top w:val="none" w:sz="0" w:space="0" w:color="auto"/>
                            <w:left w:val="none" w:sz="0" w:space="0" w:color="auto"/>
                            <w:bottom w:val="none" w:sz="0" w:space="0" w:color="auto"/>
                            <w:right w:val="none" w:sz="0" w:space="0" w:color="auto"/>
                          </w:divBdr>
                        </w:div>
                        <w:div w:id="1806657934">
                          <w:marLeft w:val="0"/>
                          <w:marRight w:val="0"/>
                          <w:marTop w:val="0"/>
                          <w:marBottom w:val="0"/>
                          <w:divBdr>
                            <w:top w:val="none" w:sz="0" w:space="0" w:color="auto"/>
                            <w:left w:val="none" w:sz="0" w:space="0" w:color="auto"/>
                            <w:bottom w:val="none" w:sz="0" w:space="0" w:color="auto"/>
                            <w:right w:val="none" w:sz="0" w:space="0" w:color="auto"/>
                          </w:divBdr>
                        </w:div>
                        <w:div w:id="53165926">
                          <w:marLeft w:val="0"/>
                          <w:marRight w:val="0"/>
                          <w:marTop w:val="0"/>
                          <w:marBottom w:val="0"/>
                          <w:divBdr>
                            <w:top w:val="none" w:sz="0" w:space="0" w:color="auto"/>
                            <w:left w:val="none" w:sz="0" w:space="0" w:color="auto"/>
                            <w:bottom w:val="none" w:sz="0" w:space="0" w:color="auto"/>
                            <w:right w:val="none" w:sz="0" w:space="0" w:color="auto"/>
                          </w:divBdr>
                        </w:div>
                        <w:div w:id="1452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820201">
      <w:bodyDiv w:val="1"/>
      <w:marLeft w:val="0"/>
      <w:marRight w:val="0"/>
      <w:marTop w:val="0"/>
      <w:marBottom w:val="0"/>
      <w:divBdr>
        <w:top w:val="none" w:sz="0" w:space="0" w:color="auto"/>
        <w:left w:val="none" w:sz="0" w:space="0" w:color="auto"/>
        <w:bottom w:val="none" w:sz="0" w:space="0" w:color="auto"/>
        <w:right w:val="none" w:sz="0" w:space="0" w:color="auto"/>
      </w:divBdr>
      <w:divsChild>
        <w:div w:id="2129617064">
          <w:marLeft w:val="0"/>
          <w:marRight w:val="0"/>
          <w:marTop w:val="0"/>
          <w:marBottom w:val="0"/>
          <w:divBdr>
            <w:top w:val="none" w:sz="0" w:space="0" w:color="auto"/>
            <w:left w:val="none" w:sz="0" w:space="0" w:color="auto"/>
            <w:bottom w:val="none" w:sz="0" w:space="0" w:color="auto"/>
            <w:right w:val="none" w:sz="0" w:space="0" w:color="auto"/>
          </w:divBdr>
        </w:div>
        <w:div w:id="579943635">
          <w:marLeft w:val="0"/>
          <w:marRight w:val="0"/>
          <w:marTop w:val="0"/>
          <w:marBottom w:val="0"/>
          <w:divBdr>
            <w:top w:val="none" w:sz="0" w:space="0" w:color="auto"/>
            <w:left w:val="none" w:sz="0" w:space="0" w:color="auto"/>
            <w:bottom w:val="none" w:sz="0" w:space="0" w:color="auto"/>
            <w:right w:val="none" w:sz="0" w:space="0" w:color="auto"/>
          </w:divBdr>
        </w:div>
        <w:div w:id="2004384883">
          <w:marLeft w:val="0"/>
          <w:marRight w:val="0"/>
          <w:marTop w:val="0"/>
          <w:marBottom w:val="0"/>
          <w:divBdr>
            <w:top w:val="none" w:sz="0" w:space="0" w:color="auto"/>
            <w:left w:val="none" w:sz="0" w:space="0" w:color="auto"/>
            <w:bottom w:val="none" w:sz="0" w:space="0" w:color="auto"/>
            <w:right w:val="none" w:sz="0" w:space="0" w:color="auto"/>
          </w:divBdr>
        </w:div>
        <w:div w:id="1956594181">
          <w:marLeft w:val="0"/>
          <w:marRight w:val="0"/>
          <w:marTop w:val="0"/>
          <w:marBottom w:val="0"/>
          <w:divBdr>
            <w:top w:val="none" w:sz="0" w:space="0" w:color="auto"/>
            <w:left w:val="none" w:sz="0" w:space="0" w:color="auto"/>
            <w:bottom w:val="none" w:sz="0" w:space="0" w:color="auto"/>
            <w:right w:val="none" w:sz="0" w:space="0" w:color="auto"/>
          </w:divBdr>
        </w:div>
        <w:div w:id="1153912511">
          <w:marLeft w:val="0"/>
          <w:marRight w:val="0"/>
          <w:marTop w:val="0"/>
          <w:marBottom w:val="0"/>
          <w:divBdr>
            <w:top w:val="none" w:sz="0" w:space="0" w:color="auto"/>
            <w:left w:val="none" w:sz="0" w:space="0" w:color="auto"/>
            <w:bottom w:val="none" w:sz="0" w:space="0" w:color="auto"/>
            <w:right w:val="none" w:sz="0" w:space="0" w:color="auto"/>
          </w:divBdr>
        </w:div>
        <w:div w:id="240264354">
          <w:marLeft w:val="0"/>
          <w:marRight w:val="0"/>
          <w:marTop w:val="0"/>
          <w:marBottom w:val="0"/>
          <w:divBdr>
            <w:top w:val="none" w:sz="0" w:space="0" w:color="auto"/>
            <w:left w:val="none" w:sz="0" w:space="0" w:color="auto"/>
            <w:bottom w:val="none" w:sz="0" w:space="0" w:color="auto"/>
            <w:right w:val="none" w:sz="0" w:space="0" w:color="auto"/>
          </w:divBdr>
        </w:div>
        <w:div w:id="1959992206">
          <w:marLeft w:val="0"/>
          <w:marRight w:val="0"/>
          <w:marTop w:val="0"/>
          <w:marBottom w:val="0"/>
          <w:divBdr>
            <w:top w:val="none" w:sz="0" w:space="0" w:color="auto"/>
            <w:left w:val="none" w:sz="0" w:space="0" w:color="auto"/>
            <w:bottom w:val="none" w:sz="0" w:space="0" w:color="auto"/>
            <w:right w:val="none" w:sz="0" w:space="0" w:color="auto"/>
          </w:divBdr>
        </w:div>
        <w:div w:id="642778686">
          <w:marLeft w:val="0"/>
          <w:marRight w:val="0"/>
          <w:marTop w:val="0"/>
          <w:marBottom w:val="0"/>
          <w:divBdr>
            <w:top w:val="none" w:sz="0" w:space="0" w:color="auto"/>
            <w:left w:val="none" w:sz="0" w:space="0" w:color="auto"/>
            <w:bottom w:val="none" w:sz="0" w:space="0" w:color="auto"/>
            <w:right w:val="none" w:sz="0" w:space="0" w:color="auto"/>
          </w:divBdr>
        </w:div>
        <w:div w:id="1882328329">
          <w:marLeft w:val="0"/>
          <w:marRight w:val="0"/>
          <w:marTop w:val="0"/>
          <w:marBottom w:val="0"/>
          <w:divBdr>
            <w:top w:val="none" w:sz="0" w:space="0" w:color="auto"/>
            <w:left w:val="none" w:sz="0" w:space="0" w:color="auto"/>
            <w:bottom w:val="none" w:sz="0" w:space="0" w:color="auto"/>
            <w:right w:val="none" w:sz="0" w:space="0" w:color="auto"/>
          </w:divBdr>
        </w:div>
        <w:div w:id="696735000">
          <w:marLeft w:val="0"/>
          <w:marRight w:val="0"/>
          <w:marTop w:val="0"/>
          <w:marBottom w:val="0"/>
          <w:divBdr>
            <w:top w:val="none" w:sz="0" w:space="0" w:color="auto"/>
            <w:left w:val="none" w:sz="0" w:space="0" w:color="auto"/>
            <w:bottom w:val="none" w:sz="0" w:space="0" w:color="auto"/>
            <w:right w:val="none" w:sz="0" w:space="0" w:color="auto"/>
          </w:divBdr>
        </w:div>
        <w:div w:id="435056352">
          <w:marLeft w:val="0"/>
          <w:marRight w:val="0"/>
          <w:marTop w:val="0"/>
          <w:marBottom w:val="0"/>
          <w:divBdr>
            <w:top w:val="none" w:sz="0" w:space="0" w:color="auto"/>
            <w:left w:val="none" w:sz="0" w:space="0" w:color="auto"/>
            <w:bottom w:val="none" w:sz="0" w:space="0" w:color="auto"/>
            <w:right w:val="none" w:sz="0" w:space="0" w:color="auto"/>
          </w:divBdr>
        </w:div>
        <w:div w:id="678507224">
          <w:marLeft w:val="0"/>
          <w:marRight w:val="0"/>
          <w:marTop w:val="0"/>
          <w:marBottom w:val="0"/>
          <w:divBdr>
            <w:top w:val="none" w:sz="0" w:space="0" w:color="auto"/>
            <w:left w:val="none" w:sz="0" w:space="0" w:color="auto"/>
            <w:bottom w:val="none" w:sz="0" w:space="0" w:color="auto"/>
            <w:right w:val="none" w:sz="0" w:space="0" w:color="auto"/>
          </w:divBdr>
        </w:div>
      </w:divsChild>
    </w:div>
    <w:div w:id="1027213675">
      <w:bodyDiv w:val="1"/>
      <w:marLeft w:val="0"/>
      <w:marRight w:val="0"/>
      <w:marTop w:val="0"/>
      <w:marBottom w:val="0"/>
      <w:divBdr>
        <w:top w:val="none" w:sz="0" w:space="0" w:color="auto"/>
        <w:left w:val="none" w:sz="0" w:space="0" w:color="auto"/>
        <w:bottom w:val="none" w:sz="0" w:space="0" w:color="auto"/>
        <w:right w:val="none" w:sz="0" w:space="0" w:color="auto"/>
      </w:divBdr>
      <w:divsChild>
        <w:div w:id="516314683">
          <w:marLeft w:val="0"/>
          <w:marRight w:val="0"/>
          <w:marTop w:val="0"/>
          <w:marBottom w:val="0"/>
          <w:divBdr>
            <w:top w:val="none" w:sz="0" w:space="0" w:color="auto"/>
            <w:left w:val="none" w:sz="0" w:space="0" w:color="auto"/>
            <w:bottom w:val="none" w:sz="0" w:space="0" w:color="auto"/>
            <w:right w:val="none" w:sz="0" w:space="0" w:color="auto"/>
          </w:divBdr>
          <w:divsChild>
            <w:div w:id="962660103">
              <w:marLeft w:val="0"/>
              <w:marRight w:val="0"/>
              <w:marTop w:val="0"/>
              <w:marBottom w:val="0"/>
              <w:divBdr>
                <w:top w:val="none" w:sz="0" w:space="0" w:color="auto"/>
                <w:left w:val="none" w:sz="0" w:space="0" w:color="auto"/>
                <w:bottom w:val="none" w:sz="0" w:space="0" w:color="auto"/>
                <w:right w:val="none" w:sz="0" w:space="0" w:color="auto"/>
              </w:divBdr>
              <w:divsChild>
                <w:div w:id="643433637">
                  <w:marLeft w:val="0"/>
                  <w:marRight w:val="0"/>
                  <w:marTop w:val="181"/>
                  <w:marBottom w:val="181"/>
                  <w:divBdr>
                    <w:top w:val="none" w:sz="0" w:space="0" w:color="auto"/>
                    <w:left w:val="none" w:sz="0" w:space="0" w:color="auto"/>
                    <w:bottom w:val="none" w:sz="0" w:space="0" w:color="auto"/>
                    <w:right w:val="none" w:sz="0" w:space="0" w:color="auto"/>
                  </w:divBdr>
                  <w:divsChild>
                    <w:div w:id="1955820520">
                      <w:marLeft w:val="0"/>
                      <w:marRight w:val="0"/>
                      <w:marTop w:val="0"/>
                      <w:marBottom w:val="0"/>
                      <w:divBdr>
                        <w:top w:val="none" w:sz="0" w:space="0" w:color="auto"/>
                        <w:left w:val="none" w:sz="0" w:space="0" w:color="auto"/>
                        <w:bottom w:val="none" w:sz="0" w:space="0" w:color="auto"/>
                        <w:right w:val="none" w:sz="0" w:space="0" w:color="auto"/>
                      </w:divBdr>
                      <w:divsChild>
                        <w:div w:id="1595279459">
                          <w:marLeft w:val="0"/>
                          <w:marRight w:val="0"/>
                          <w:marTop w:val="0"/>
                          <w:marBottom w:val="0"/>
                          <w:divBdr>
                            <w:top w:val="none" w:sz="0" w:space="0" w:color="auto"/>
                            <w:left w:val="none" w:sz="0" w:space="0" w:color="auto"/>
                            <w:bottom w:val="none" w:sz="0" w:space="0" w:color="auto"/>
                            <w:right w:val="none" w:sz="0" w:space="0" w:color="auto"/>
                          </w:divBdr>
                        </w:div>
                        <w:div w:id="136682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979201">
      <w:bodyDiv w:val="1"/>
      <w:marLeft w:val="0"/>
      <w:marRight w:val="0"/>
      <w:marTop w:val="0"/>
      <w:marBottom w:val="0"/>
      <w:divBdr>
        <w:top w:val="none" w:sz="0" w:space="0" w:color="auto"/>
        <w:left w:val="none" w:sz="0" w:space="0" w:color="auto"/>
        <w:bottom w:val="none" w:sz="0" w:space="0" w:color="auto"/>
        <w:right w:val="none" w:sz="0" w:space="0" w:color="auto"/>
      </w:divBdr>
      <w:divsChild>
        <w:div w:id="875583946">
          <w:marLeft w:val="0"/>
          <w:marRight w:val="0"/>
          <w:marTop w:val="0"/>
          <w:marBottom w:val="0"/>
          <w:divBdr>
            <w:top w:val="none" w:sz="0" w:space="0" w:color="auto"/>
            <w:left w:val="none" w:sz="0" w:space="0" w:color="auto"/>
            <w:bottom w:val="none" w:sz="0" w:space="0" w:color="auto"/>
            <w:right w:val="none" w:sz="0" w:space="0" w:color="auto"/>
          </w:divBdr>
          <w:divsChild>
            <w:div w:id="1799253278">
              <w:marLeft w:val="0"/>
              <w:marRight w:val="0"/>
              <w:marTop w:val="0"/>
              <w:marBottom w:val="0"/>
              <w:divBdr>
                <w:top w:val="none" w:sz="0" w:space="0" w:color="auto"/>
                <w:left w:val="none" w:sz="0" w:space="0" w:color="auto"/>
                <w:bottom w:val="none" w:sz="0" w:space="0" w:color="auto"/>
                <w:right w:val="none" w:sz="0" w:space="0" w:color="auto"/>
              </w:divBdr>
              <w:divsChild>
                <w:div w:id="12341283">
                  <w:marLeft w:val="0"/>
                  <w:marRight w:val="0"/>
                  <w:marTop w:val="0"/>
                  <w:marBottom w:val="0"/>
                  <w:divBdr>
                    <w:top w:val="none" w:sz="0" w:space="0" w:color="auto"/>
                    <w:left w:val="none" w:sz="0" w:space="0" w:color="auto"/>
                    <w:bottom w:val="none" w:sz="0" w:space="0" w:color="auto"/>
                    <w:right w:val="none" w:sz="0" w:space="0" w:color="auto"/>
                  </w:divBdr>
                  <w:divsChild>
                    <w:div w:id="814027317">
                      <w:marLeft w:val="0"/>
                      <w:marRight w:val="0"/>
                      <w:marTop w:val="0"/>
                      <w:marBottom w:val="0"/>
                      <w:divBdr>
                        <w:top w:val="none" w:sz="0" w:space="0" w:color="auto"/>
                        <w:left w:val="none" w:sz="0" w:space="0" w:color="auto"/>
                        <w:bottom w:val="none" w:sz="0" w:space="0" w:color="auto"/>
                        <w:right w:val="none" w:sz="0" w:space="0" w:color="auto"/>
                      </w:divBdr>
                      <w:divsChild>
                        <w:div w:id="853766957">
                          <w:marLeft w:val="0"/>
                          <w:marRight w:val="0"/>
                          <w:marTop w:val="15"/>
                          <w:marBottom w:val="0"/>
                          <w:divBdr>
                            <w:top w:val="none" w:sz="0" w:space="0" w:color="auto"/>
                            <w:left w:val="none" w:sz="0" w:space="0" w:color="auto"/>
                            <w:bottom w:val="none" w:sz="0" w:space="0" w:color="auto"/>
                            <w:right w:val="none" w:sz="0" w:space="0" w:color="auto"/>
                          </w:divBdr>
                          <w:divsChild>
                            <w:div w:id="650215354">
                              <w:marLeft w:val="0"/>
                              <w:marRight w:val="0"/>
                              <w:marTop w:val="0"/>
                              <w:marBottom w:val="0"/>
                              <w:divBdr>
                                <w:top w:val="none" w:sz="0" w:space="0" w:color="auto"/>
                                <w:left w:val="none" w:sz="0" w:space="0" w:color="auto"/>
                                <w:bottom w:val="none" w:sz="0" w:space="0" w:color="auto"/>
                                <w:right w:val="none" w:sz="0" w:space="0" w:color="auto"/>
                              </w:divBdr>
                              <w:divsChild>
                                <w:div w:id="1723212585">
                                  <w:marLeft w:val="0"/>
                                  <w:marRight w:val="0"/>
                                  <w:marTop w:val="0"/>
                                  <w:marBottom w:val="0"/>
                                  <w:divBdr>
                                    <w:top w:val="none" w:sz="0" w:space="0" w:color="auto"/>
                                    <w:left w:val="none" w:sz="0" w:space="0" w:color="auto"/>
                                    <w:bottom w:val="none" w:sz="0" w:space="0" w:color="auto"/>
                                    <w:right w:val="none" w:sz="0" w:space="0" w:color="auto"/>
                                  </w:divBdr>
                                </w:div>
                                <w:div w:id="2133941644">
                                  <w:marLeft w:val="0"/>
                                  <w:marRight w:val="0"/>
                                  <w:marTop w:val="0"/>
                                  <w:marBottom w:val="0"/>
                                  <w:divBdr>
                                    <w:top w:val="none" w:sz="0" w:space="0" w:color="auto"/>
                                    <w:left w:val="none" w:sz="0" w:space="0" w:color="auto"/>
                                    <w:bottom w:val="none" w:sz="0" w:space="0" w:color="auto"/>
                                    <w:right w:val="none" w:sz="0" w:space="0" w:color="auto"/>
                                  </w:divBdr>
                                </w:div>
                                <w:div w:id="1953391940">
                                  <w:marLeft w:val="0"/>
                                  <w:marRight w:val="0"/>
                                  <w:marTop w:val="0"/>
                                  <w:marBottom w:val="0"/>
                                  <w:divBdr>
                                    <w:top w:val="none" w:sz="0" w:space="0" w:color="auto"/>
                                    <w:left w:val="none" w:sz="0" w:space="0" w:color="auto"/>
                                    <w:bottom w:val="none" w:sz="0" w:space="0" w:color="auto"/>
                                    <w:right w:val="none" w:sz="0" w:space="0" w:color="auto"/>
                                  </w:divBdr>
                                </w:div>
                                <w:div w:id="398360488">
                                  <w:marLeft w:val="0"/>
                                  <w:marRight w:val="0"/>
                                  <w:marTop w:val="0"/>
                                  <w:marBottom w:val="0"/>
                                  <w:divBdr>
                                    <w:top w:val="none" w:sz="0" w:space="0" w:color="auto"/>
                                    <w:left w:val="none" w:sz="0" w:space="0" w:color="auto"/>
                                    <w:bottom w:val="none" w:sz="0" w:space="0" w:color="auto"/>
                                    <w:right w:val="none" w:sz="0" w:space="0" w:color="auto"/>
                                  </w:divBdr>
                                </w:div>
                                <w:div w:id="1934970755">
                                  <w:marLeft w:val="0"/>
                                  <w:marRight w:val="0"/>
                                  <w:marTop w:val="0"/>
                                  <w:marBottom w:val="0"/>
                                  <w:divBdr>
                                    <w:top w:val="none" w:sz="0" w:space="0" w:color="auto"/>
                                    <w:left w:val="none" w:sz="0" w:space="0" w:color="auto"/>
                                    <w:bottom w:val="none" w:sz="0" w:space="0" w:color="auto"/>
                                    <w:right w:val="none" w:sz="0" w:space="0" w:color="auto"/>
                                  </w:divBdr>
                                </w:div>
                                <w:div w:id="1953591054">
                                  <w:marLeft w:val="0"/>
                                  <w:marRight w:val="0"/>
                                  <w:marTop w:val="0"/>
                                  <w:marBottom w:val="0"/>
                                  <w:divBdr>
                                    <w:top w:val="none" w:sz="0" w:space="0" w:color="auto"/>
                                    <w:left w:val="none" w:sz="0" w:space="0" w:color="auto"/>
                                    <w:bottom w:val="none" w:sz="0" w:space="0" w:color="auto"/>
                                    <w:right w:val="none" w:sz="0" w:space="0" w:color="auto"/>
                                  </w:divBdr>
                                </w:div>
                                <w:div w:id="404377715">
                                  <w:marLeft w:val="0"/>
                                  <w:marRight w:val="0"/>
                                  <w:marTop w:val="0"/>
                                  <w:marBottom w:val="0"/>
                                  <w:divBdr>
                                    <w:top w:val="none" w:sz="0" w:space="0" w:color="auto"/>
                                    <w:left w:val="none" w:sz="0" w:space="0" w:color="auto"/>
                                    <w:bottom w:val="none" w:sz="0" w:space="0" w:color="auto"/>
                                    <w:right w:val="none" w:sz="0" w:space="0" w:color="auto"/>
                                  </w:divBdr>
                                </w:div>
                                <w:div w:id="1910309451">
                                  <w:marLeft w:val="0"/>
                                  <w:marRight w:val="0"/>
                                  <w:marTop w:val="0"/>
                                  <w:marBottom w:val="0"/>
                                  <w:divBdr>
                                    <w:top w:val="none" w:sz="0" w:space="0" w:color="auto"/>
                                    <w:left w:val="none" w:sz="0" w:space="0" w:color="auto"/>
                                    <w:bottom w:val="none" w:sz="0" w:space="0" w:color="auto"/>
                                    <w:right w:val="none" w:sz="0" w:space="0" w:color="auto"/>
                                  </w:divBdr>
                                </w:div>
                                <w:div w:id="212738019">
                                  <w:marLeft w:val="0"/>
                                  <w:marRight w:val="0"/>
                                  <w:marTop w:val="0"/>
                                  <w:marBottom w:val="0"/>
                                  <w:divBdr>
                                    <w:top w:val="none" w:sz="0" w:space="0" w:color="auto"/>
                                    <w:left w:val="none" w:sz="0" w:space="0" w:color="auto"/>
                                    <w:bottom w:val="none" w:sz="0" w:space="0" w:color="auto"/>
                                    <w:right w:val="none" w:sz="0" w:space="0" w:color="auto"/>
                                  </w:divBdr>
                                </w:div>
                                <w:div w:id="173076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6809540">
      <w:bodyDiv w:val="1"/>
      <w:marLeft w:val="0"/>
      <w:marRight w:val="0"/>
      <w:marTop w:val="0"/>
      <w:marBottom w:val="0"/>
      <w:divBdr>
        <w:top w:val="none" w:sz="0" w:space="0" w:color="auto"/>
        <w:left w:val="none" w:sz="0" w:space="0" w:color="auto"/>
        <w:bottom w:val="none" w:sz="0" w:space="0" w:color="auto"/>
        <w:right w:val="none" w:sz="0" w:space="0" w:color="auto"/>
      </w:divBdr>
      <w:divsChild>
        <w:div w:id="2087993457">
          <w:marLeft w:val="0"/>
          <w:marRight w:val="0"/>
          <w:marTop w:val="0"/>
          <w:marBottom w:val="0"/>
          <w:divBdr>
            <w:top w:val="none" w:sz="0" w:space="0" w:color="auto"/>
            <w:left w:val="none" w:sz="0" w:space="0" w:color="auto"/>
            <w:bottom w:val="none" w:sz="0" w:space="0" w:color="auto"/>
            <w:right w:val="none" w:sz="0" w:space="0" w:color="auto"/>
          </w:divBdr>
          <w:divsChild>
            <w:div w:id="1783068557">
              <w:marLeft w:val="0"/>
              <w:marRight w:val="0"/>
              <w:marTop w:val="0"/>
              <w:marBottom w:val="0"/>
              <w:divBdr>
                <w:top w:val="none" w:sz="0" w:space="0" w:color="auto"/>
                <w:left w:val="none" w:sz="0" w:space="0" w:color="auto"/>
                <w:bottom w:val="none" w:sz="0" w:space="0" w:color="auto"/>
                <w:right w:val="none" w:sz="0" w:space="0" w:color="auto"/>
              </w:divBdr>
              <w:divsChild>
                <w:div w:id="1583951301">
                  <w:marLeft w:val="0"/>
                  <w:marRight w:val="0"/>
                  <w:marTop w:val="0"/>
                  <w:marBottom w:val="0"/>
                  <w:divBdr>
                    <w:top w:val="none" w:sz="0" w:space="0" w:color="auto"/>
                    <w:left w:val="none" w:sz="0" w:space="0" w:color="auto"/>
                    <w:bottom w:val="none" w:sz="0" w:space="0" w:color="auto"/>
                    <w:right w:val="none" w:sz="0" w:space="0" w:color="auto"/>
                  </w:divBdr>
                  <w:divsChild>
                    <w:div w:id="1505583764">
                      <w:marLeft w:val="0"/>
                      <w:marRight w:val="0"/>
                      <w:marTop w:val="0"/>
                      <w:marBottom w:val="0"/>
                      <w:divBdr>
                        <w:top w:val="none" w:sz="0" w:space="0" w:color="auto"/>
                        <w:left w:val="none" w:sz="0" w:space="0" w:color="auto"/>
                        <w:bottom w:val="none" w:sz="0" w:space="0" w:color="auto"/>
                        <w:right w:val="none" w:sz="0" w:space="0" w:color="auto"/>
                      </w:divBdr>
                      <w:divsChild>
                        <w:div w:id="2023699065">
                          <w:marLeft w:val="0"/>
                          <w:marRight w:val="0"/>
                          <w:marTop w:val="15"/>
                          <w:marBottom w:val="0"/>
                          <w:divBdr>
                            <w:top w:val="none" w:sz="0" w:space="0" w:color="auto"/>
                            <w:left w:val="none" w:sz="0" w:space="0" w:color="auto"/>
                            <w:bottom w:val="none" w:sz="0" w:space="0" w:color="auto"/>
                            <w:right w:val="none" w:sz="0" w:space="0" w:color="auto"/>
                          </w:divBdr>
                          <w:divsChild>
                            <w:div w:id="43188731">
                              <w:marLeft w:val="0"/>
                              <w:marRight w:val="0"/>
                              <w:marTop w:val="0"/>
                              <w:marBottom w:val="0"/>
                              <w:divBdr>
                                <w:top w:val="none" w:sz="0" w:space="0" w:color="auto"/>
                                <w:left w:val="none" w:sz="0" w:space="0" w:color="auto"/>
                                <w:bottom w:val="none" w:sz="0" w:space="0" w:color="auto"/>
                                <w:right w:val="none" w:sz="0" w:space="0" w:color="auto"/>
                              </w:divBdr>
                              <w:divsChild>
                                <w:div w:id="1691103382">
                                  <w:marLeft w:val="0"/>
                                  <w:marRight w:val="0"/>
                                  <w:marTop w:val="0"/>
                                  <w:marBottom w:val="0"/>
                                  <w:divBdr>
                                    <w:top w:val="none" w:sz="0" w:space="0" w:color="auto"/>
                                    <w:left w:val="none" w:sz="0" w:space="0" w:color="auto"/>
                                    <w:bottom w:val="none" w:sz="0" w:space="0" w:color="auto"/>
                                    <w:right w:val="none" w:sz="0" w:space="0" w:color="auto"/>
                                  </w:divBdr>
                                </w:div>
                                <w:div w:id="293213648">
                                  <w:marLeft w:val="0"/>
                                  <w:marRight w:val="0"/>
                                  <w:marTop w:val="0"/>
                                  <w:marBottom w:val="0"/>
                                  <w:divBdr>
                                    <w:top w:val="none" w:sz="0" w:space="0" w:color="auto"/>
                                    <w:left w:val="none" w:sz="0" w:space="0" w:color="auto"/>
                                    <w:bottom w:val="none" w:sz="0" w:space="0" w:color="auto"/>
                                    <w:right w:val="none" w:sz="0" w:space="0" w:color="auto"/>
                                  </w:divBdr>
                                </w:div>
                                <w:div w:id="1707638420">
                                  <w:marLeft w:val="0"/>
                                  <w:marRight w:val="0"/>
                                  <w:marTop w:val="0"/>
                                  <w:marBottom w:val="0"/>
                                  <w:divBdr>
                                    <w:top w:val="none" w:sz="0" w:space="0" w:color="auto"/>
                                    <w:left w:val="none" w:sz="0" w:space="0" w:color="auto"/>
                                    <w:bottom w:val="none" w:sz="0" w:space="0" w:color="auto"/>
                                    <w:right w:val="none" w:sz="0" w:space="0" w:color="auto"/>
                                  </w:divBdr>
                                </w:div>
                                <w:div w:id="731849658">
                                  <w:marLeft w:val="0"/>
                                  <w:marRight w:val="0"/>
                                  <w:marTop w:val="0"/>
                                  <w:marBottom w:val="0"/>
                                  <w:divBdr>
                                    <w:top w:val="none" w:sz="0" w:space="0" w:color="auto"/>
                                    <w:left w:val="none" w:sz="0" w:space="0" w:color="auto"/>
                                    <w:bottom w:val="none" w:sz="0" w:space="0" w:color="auto"/>
                                    <w:right w:val="none" w:sz="0" w:space="0" w:color="auto"/>
                                  </w:divBdr>
                                </w:div>
                                <w:div w:id="921140971">
                                  <w:marLeft w:val="0"/>
                                  <w:marRight w:val="0"/>
                                  <w:marTop w:val="0"/>
                                  <w:marBottom w:val="0"/>
                                  <w:divBdr>
                                    <w:top w:val="none" w:sz="0" w:space="0" w:color="auto"/>
                                    <w:left w:val="none" w:sz="0" w:space="0" w:color="auto"/>
                                    <w:bottom w:val="none" w:sz="0" w:space="0" w:color="auto"/>
                                    <w:right w:val="none" w:sz="0" w:space="0" w:color="auto"/>
                                  </w:divBdr>
                                </w:div>
                                <w:div w:id="663818527">
                                  <w:marLeft w:val="0"/>
                                  <w:marRight w:val="0"/>
                                  <w:marTop w:val="0"/>
                                  <w:marBottom w:val="0"/>
                                  <w:divBdr>
                                    <w:top w:val="none" w:sz="0" w:space="0" w:color="auto"/>
                                    <w:left w:val="none" w:sz="0" w:space="0" w:color="auto"/>
                                    <w:bottom w:val="none" w:sz="0" w:space="0" w:color="auto"/>
                                    <w:right w:val="none" w:sz="0" w:space="0" w:color="auto"/>
                                  </w:divBdr>
                                </w:div>
                                <w:div w:id="1876654335">
                                  <w:marLeft w:val="0"/>
                                  <w:marRight w:val="0"/>
                                  <w:marTop w:val="0"/>
                                  <w:marBottom w:val="0"/>
                                  <w:divBdr>
                                    <w:top w:val="none" w:sz="0" w:space="0" w:color="auto"/>
                                    <w:left w:val="none" w:sz="0" w:space="0" w:color="auto"/>
                                    <w:bottom w:val="none" w:sz="0" w:space="0" w:color="auto"/>
                                    <w:right w:val="none" w:sz="0" w:space="0" w:color="auto"/>
                                  </w:divBdr>
                                </w:div>
                                <w:div w:id="1794328803">
                                  <w:marLeft w:val="0"/>
                                  <w:marRight w:val="0"/>
                                  <w:marTop w:val="0"/>
                                  <w:marBottom w:val="0"/>
                                  <w:divBdr>
                                    <w:top w:val="none" w:sz="0" w:space="0" w:color="auto"/>
                                    <w:left w:val="none" w:sz="0" w:space="0" w:color="auto"/>
                                    <w:bottom w:val="none" w:sz="0" w:space="0" w:color="auto"/>
                                    <w:right w:val="none" w:sz="0" w:space="0" w:color="auto"/>
                                  </w:divBdr>
                                </w:div>
                                <w:div w:id="1468205089">
                                  <w:marLeft w:val="0"/>
                                  <w:marRight w:val="0"/>
                                  <w:marTop w:val="0"/>
                                  <w:marBottom w:val="0"/>
                                  <w:divBdr>
                                    <w:top w:val="none" w:sz="0" w:space="0" w:color="auto"/>
                                    <w:left w:val="none" w:sz="0" w:space="0" w:color="auto"/>
                                    <w:bottom w:val="none" w:sz="0" w:space="0" w:color="auto"/>
                                    <w:right w:val="none" w:sz="0" w:space="0" w:color="auto"/>
                                  </w:divBdr>
                                </w:div>
                                <w:div w:id="1790123285">
                                  <w:marLeft w:val="0"/>
                                  <w:marRight w:val="0"/>
                                  <w:marTop w:val="0"/>
                                  <w:marBottom w:val="0"/>
                                  <w:divBdr>
                                    <w:top w:val="none" w:sz="0" w:space="0" w:color="auto"/>
                                    <w:left w:val="none" w:sz="0" w:space="0" w:color="auto"/>
                                    <w:bottom w:val="none" w:sz="0" w:space="0" w:color="auto"/>
                                    <w:right w:val="none" w:sz="0" w:space="0" w:color="auto"/>
                                  </w:divBdr>
                                </w:div>
                                <w:div w:id="784159734">
                                  <w:marLeft w:val="0"/>
                                  <w:marRight w:val="0"/>
                                  <w:marTop w:val="0"/>
                                  <w:marBottom w:val="0"/>
                                  <w:divBdr>
                                    <w:top w:val="none" w:sz="0" w:space="0" w:color="auto"/>
                                    <w:left w:val="none" w:sz="0" w:space="0" w:color="auto"/>
                                    <w:bottom w:val="none" w:sz="0" w:space="0" w:color="auto"/>
                                    <w:right w:val="none" w:sz="0" w:space="0" w:color="auto"/>
                                  </w:divBdr>
                                </w:div>
                                <w:div w:id="772747400">
                                  <w:marLeft w:val="0"/>
                                  <w:marRight w:val="0"/>
                                  <w:marTop w:val="0"/>
                                  <w:marBottom w:val="0"/>
                                  <w:divBdr>
                                    <w:top w:val="none" w:sz="0" w:space="0" w:color="auto"/>
                                    <w:left w:val="none" w:sz="0" w:space="0" w:color="auto"/>
                                    <w:bottom w:val="none" w:sz="0" w:space="0" w:color="auto"/>
                                    <w:right w:val="none" w:sz="0" w:space="0" w:color="auto"/>
                                  </w:divBdr>
                                </w:div>
                                <w:div w:id="1588730770">
                                  <w:marLeft w:val="0"/>
                                  <w:marRight w:val="0"/>
                                  <w:marTop w:val="0"/>
                                  <w:marBottom w:val="0"/>
                                  <w:divBdr>
                                    <w:top w:val="none" w:sz="0" w:space="0" w:color="auto"/>
                                    <w:left w:val="none" w:sz="0" w:space="0" w:color="auto"/>
                                    <w:bottom w:val="none" w:sz="0" w:space="0" w:color="auto"/>
                                    <w:right w:val="none" w:sz="0" w:space="0" w:color="auto"/>
                                  </w:divBdr>
                                </w:div>
                                <w:div w:id="925962573">
                                  <w:marLeft w:val="0"/>
                                  <w:marRight w:val="0"/>
                                  <w:marTop w:val="0"/>
                                  <w:marBottom w:val="0"/>
                                  <w:divBdr>
                                    <w:top w:val="none" w:sz="0" w:space="0" w:color="auto"/>
                                    <w:left w:val="none" w:sz="0" w:space="0" w:color="auto"/>
                                    <w:bottom w:val="none" w:sz="0" w:space="0" w:color="auto"/>
                                    <w:right w:val="none" w:sz="0" w:space="0" w:color="auto"/>
                                  </w:divBdr>
                                </w:div>
                                <w:div w:id="885800215">
                                  <w:marLeft w:val="0"/>
                                  <w:marRight w:val="0"/>
                                  <w:marTop w:val="0"/>
                                  <w:marBottom w:val="0"/>
                                  <w:divBdr>
                                    <w:top w:val="none" w:sz="0" w:space="0" w:color="auto"/>
                                    <w:left w:val="none" w:sz="0" w:space="0" w:color="auto"/>
                                    <w:bottom w:val="none" w:sz="0" w:space="0" w:color="auto"/>
                                    <w:right w:val="none" w:sz="0" w:space="0" w:color="auto"/>
                                  </w:divBdr>
                                </w:div>
                                <w:div w:id="1095129635">
                                  <w:marLeft w:val="0"/>
                                  <w:marRight w:val="0"/>
                                  <w:marTop w:val="0"/>
                                  <w:marBottom w:val="0"/>
                                  <w:divBdr>
                                    <w:top w:val="none" w:sz="0" w:space="0" w:color="auto"/>
                                    <w:left w:val="none" w:sz="0" w:space="0" w:color="auto"/>
                                    <w:bottom w:val="none" w:sz="0" w:space="0" w:color="auto"/>
                                    <w:right w:val="none" w:sz="0" w:space="0" w:color="auto"/>
                                  </w:divBdr>
                                </w:div>
                                <w:div w:id="33118547">
                                  <w:marLeft w:val="0"/>
                                  <w:marRight w:val="0"/>
                                  <w:marTop w:val="0"/>
                                  <w:marBottom w:val="0"/>
                                  <w:divBdr>
                                    <w:top w:val="none" w:sz="0" w:space="0" w:color="auto"/>
                                    <w:left w:val="none" w:sz="0" w:space="0" w:color="auto"/>
                                    <w:bottom w:val="none" w:sz="0" w:space="0" w:color="auto"/>
                                    <w:right w:val="none" w:sz="0" w:space="0" w:color="auto"/>
                                  </w:divBdr>
                                </w:div>
                                <w:div w:id="1727534894">
                                  <w:marLeft w:val="0"/>
                                  <w:marRight w:val="0"/>
                                  <w:marTop w:val="0"/>
                                  <w:marBottom w:val="0"/>
                                  <w:divBdr>
                                    <w:top w:val="none" w:sz="0" w:space="0" w:color="auto"/>
                                    <w:left w:val="none" w:sz="0" w:space="0" w:color="auto"/>
                                    <w:bottom w:val="none" w:sz="0" w:space="0" w:color="auto"/>
                                    <w:right w:val="none" w:sz="0" w:space="0" w:color="auto"/>
                                  </w:divBdr>
                                </w:div>
                                <w:div w:id="1019426066">
                                  <w:marLeft w:val="0"/>
                                  <w:marRight w:val="0"/>
                                  <w:marTop w:val="0"/>
                                  <w:marBottom w:val="0"/>
                                  <w:divBdr>
                                    <w:top w:val="none" w:sz="0" w:space="0" w:color="auto"/>
                                    <w:left w:val="none" w:sz="0" w:space="0" w:color="auto"/>
                                    <w:bottom w:val="none" w:sz="0" w:space="0" w:color="auto"/>
                                    <w:right w:val="none" w:sz="0" w:space="0" w:color="auto"/>
                                  </w:divBdr>
                                </w:div>
                                <w:div w:id="359940843">
                                  <w:marLeft w:val="0"/>
                                  <w:marRight w:val="0"/>
                                  <w:marTop w:val="0"/>
                                  <w:marBottom w:val="0"/>
                                  <w:divBdr>
                                    <w:top w:val="none" w:sz="0" w:space="0" w:color="auto"/>
                                    <w:left w:val="none" w:sz="0" w:space="0" w:color="auto"/>
                                    <w:bottom w:val="none" w:sz="0" w:space="0" w:color="auto"/>
                                    <w:right w:val="none" w:sz="0" w:space="0" w:color="auto"/>
                                  </w:divBdr>
                                </w:div>
                                <w:div w:id="1289631379">
                                  <w:marLeft w:val="0"/>
                                  <w:marRight w:val="0"/>
                                  <w:marTop w:val="0"/>
                                  <w:marBottom w:val="0"/>
                                  <w:divBdr>
                                    <w:top w:val="none" w:sz="0" w:space="0" w:color="auto"/>
                                    <w:left w:val="none" w:sz="0" w:space="0" w:color="auto"/>
                                    <w:bottom w:val="none" w:sz="0" w:space="0" w:color="auto"/>
                                    <w:right w:val="none" w:sz="0" w:space="0" w:color="auto"/>
                                  </w:divBdr>
                                </w:div>
                                <w:div w:id="808205245">
                                  <w:marLeft w:val="0"/>
                                  <w:marRight w:val="0"/>
                                  <w:marTop w:val="0"/>
                                  <w:marBottom w:val="0"/>
                                  <w:divBdr>
                                    <w:top w:val="none" w:sz="0" w:space="0" w:color="auto"/>
                                    <w:left w:val="none" w:sz="0" w:space="0" w:color="auto"/>
                                    <w:bottom w:val="none" w:sz="0" w:space="0" w:color="auto"/>
                                    <w:right w:val="none" w:sz="0" w:space="0" w:color="auto"/>
                                  </w:divBdr>
                                </w:div>
                                <w:div w:id="1281842241">
                                  <w:marLeft w:val="0"/>
                                  <w:marRight w:val="0"/>
                                  <w:marTop w:val="0"/>
                                  <w:marBottom w:val="0"/>
                                  <w:divBdr>
                                    <w:top w:val="none" w:sz="0" w:space="0" w:color="auto"/>
                                    <w:left w:val="none" w:sz="0" w:space="0" w:color="auto"/>
                                    <w:bottom w:val="none" w:sz="0" w:space="0" w:color="auto"/>
                                    <w:right w:val="none" w:sz="0" w:space="0" w:color="auto"/>
                                  </w:divBdr>
                                </w:div>
                                <w:div w:id="1215314506">
                                  <w:marLeft w:val="0"/>
                                  <w:marRight w:val="0"/>
                                  <w:marTop w:val="0"/>
                                  <w:marBottom w:val="0"/>
                                  <w:divBdr>
                                    <w:top w:val="none" w:sz="0" w:space="0" w:color="auto"/>
                                    <w:left w:val="none" w:sz="0" w:space="0" w:color="auto"/>
                                    <w:bottom w:val="none" w:sz="0" w:space="0" w:color="auto"/>
                                    <w:right w:val="none" w:sz="0" w:space="0" w:color="auto"/>
                                  </w:divBdr>
                                </w:div>
                                <w:div w:id="1031611530">
                                  <w:marLeft w:val="0"/>
                                  <w:marRight w:val="0"/>
                                  <w:marTop w:val="0"/>
                                  <w:marBottom w:val="0"/>
                                  <w:divBdr>
                                    <w:top w:val="none" w:sz="0" w:space="0" w:color="auto"/>
                                    <w:left w:val="none" w:sz="0" w:space="0" w:color="auto"/>
                                    <w:bottom w:val="none" w:sz="0" w:space="0" w:color="auto"/>
                                    <w:right w:val="none" w:sz="0" w:space="0" w:color="auto"/>
                                  </w:divBdr>
                                </w:div>
                                <w:div w:id="1699700765">
                                  <w:marLeft w:val="0"/>
                                  <w:marRight w:val="0"/>
                                  <w:marTop w:val="0"/>
                                  <w:marBottom w:val="0"/>
                                  <w:divBdr>
                                    <w:top w:val="none" w:sz="0" w:space="0" w:color="auto"/>
                                    <w:left w:val="none" w:sz="0" w:space="0" w:color="auto"/>
                                    <w:bottom w:val="none" w:sz="0" w:space="0" w:color="auto"/>
                                    <w:right w:val="none" w:sz="0" w:space="0" w:color="auto"/>
                                  </w:divBdr>
                                </w:div>
                                <w:div w:id="1342319635">
                                  <w:marLeft w:val="0"/>
                                  <w:marRight w:val="0"/>
                                  <w:marTop w:val="0"/>
                                  <w:marBottom w:val="0"/>
                                  <w:divBdr>
                                    <w:top w:val="none" w:sz="0" w:space="0" w:color="auto"/>
                                    <w:left w:val="none" w:sz="0" w:space="0" w:color="auto"/>
                                    <w:bottom w:val="none" w:sz="0" w:space="0" w:color="auto"/>
                                    <w:right w:val="none" w:sz="0" w:space="0" w:color="auto"/>
                                  </w:divBdr>
                                </w:div>
                                <w:div w:id="1972594173">
                                  <w:marLeft w:val="0"/>
                                  <w:marRight w:val="0"/>
                                  <w:marTop w:val="0"/>
                                  <w:marBottom w:val="0"/>
                                  <w:divBdr>
                                    <w:top w:val="none" w:sz="0" w:space="0" w:color="auto"/>
                                    <w:left w:val="none" w:sz="0" w:space="0" w:color="auto"/>
                                    <w:bottom w:val="none" w:sz="0" w:space="0" w:color="auto"/>
                                    <w:right w:val="none" w:sz="0" w:space="0" w:color="auto"/>
                                  </w:divBdr>
                                </w:div>
                                <w:div w:id="1250895557">
                                  <w:marLeft w:val="0"/>
                                  <w:marRight w:val="0"/>
                                  <w:marTop w:val="0"/>
                                  <w:marBottom w:val="0"/>
                                  <w:divBdr>
                                    <w:top w:val="none" w:sz="0" w:space="0" w:color="auto"/>
                                    <w:left w:val="none" w:sz="0" w:space="0" w:color="auto"/>
                                    <w:bottom w:val="none" w:sz="0" w:space="0" w:color="auto"/>
                                    <w:right w:val="none" w:sz="0" w:space="0" w:color="auto"/>
                                  </w:divBdr>
                                </w:div>
                                <w:div w:id="1856143236">
                                  <w:marLeft w:val="0"/>
                                  <w:marRight w:val="0"/>
                                  <w:marTop w:val="0"/>
                                  <w:marBottom w:val="0"/>
                                  <w:divBdr>
                                    <w:top w:val="none" w:sz="0" w:space="0" w:color="auto"/>
                                    <w:left w:val="none" w:sz="0" w:space="0" w:color="auto"/>
                                    <w:bottom w:val="none" w:sz="0" w:space="0" w:color="auto"/>
                                    <w:right w:val="none" w:sz="0" w:space="0" w:color="auto"/>
                                  </w:divBdr>
                                </w:div>
                                <w:div w:id="696977202">
                                  <w:marLeft w:val="0"/>
                                  <w:marRight w:val="0"/>
                                  <w:marTop w:val="0"/>
                                  <w:marBottom w:val="0"/>
                                  <w:divBdr>
                                    <w:top w:val="none" w:sz="0" w:space="0" w:color="auto"/>
                                    <w:left w:val="none" w:sz="0" w:space="0" w:color="auto"/>
                                    <w:bottom w:val="none" w:sz="0" w:space="0" w:color="auto"/>
                                    <w:right w:val="none" w:sz="0" w:space="0" w:color="auto"/>
                                  </w:divBdr>
                                </w:div>
                                <w:div w:id="594093796">
                                  <w:marLeft w:val="0"/>
                                  <w:marRight w:val="0"/>
                                  <w:marTop w:val="0"/>
                                  <w:marBottom w:val="0"/>
                                  <w:divBdr>
                                    <w:top w:val="none" w:sz="0" w:space="0" w:color="auto"/>
                                    <w:left w:val="none" w:sz="0" w:space="0" w:color="auto"/>
                                    <w:bottom w:val="none" w:sz="0" w:space="0" w:color="auto"/>
                                    <w:right w:val="none" w:sz="0" w:space="0" w:color="auto"/>
                                  </w:divBdr>
                                </w:div>
                                <w:div w:id="289634380">
                                  <w:marLeft w:val="0"/>
                                  <w:marRight w:val="0"/>
                                  <w:marTop w:val="0"/>
                                  <w:marBottom w:val="0"/>
                                  <w:divBdr>
                                    <w:top w:val="none" w:sz="0" w:space="0" w:color="auto"/>
                                    <w:left w:val="none" w:sz="0" w:space="0" w:color="auto"/>
                                    <w:bottom w:val="none" w:sz="0" w:space="0" w:color="auto"/>
                                    <w:right w:val="none" w:sz="0" w:space="0" w:color="auto"/>
                                  </w:divBdr>
                                </w:div>
                                <w:div w:id="347560592">
                                  <w:marLeft w:val="0"/>
                                  <w:marRight w:val="0"/>
                                  <w:marTop w:val="0"/>
                                  <w:marBottom w:val="0"/>
                                  <w:divBdr>
                                    <w:top w:val="none" w:sz="0" w:space="0" w:color="auto"/>
                                    <w:left w:val="none" w:sz="0" w:space="0" w:color="auto"/>
                                    <w:bottom w:val="none" w:sz="0" w:space="0" w:color="auto"/>
                                    <w:right w:val="none" w:sz="0" w:space="0" w:color="auto"/>
                                  </w:divBdr>
                                </w:div>
                                <w:div w:id="1541622397">
                                  <w:marLeft w:val="0"/>
                                  <w:marRight w:val="0"/>
                                  <w:marTop w:val="0"/>
                                  <w:marBottom w:val="0"/>
                                  <w:divBdr>
                                    <w:top w:val="none" w:sz="0" w:space="0" w:color="auto"/>
                                    <w:left w:val="none" w:sz="0" w:space="0" w:color="auto"/>
                                    <w:bottom w:val="none" w:sz="0" w:space="0" w:color="auto"/>
                                    <w:right w:val="none" w:sz="0" w:space="0" w:color="auto"/>
                                  </w:divBdr>
                                </w:div>
                                <w:div w:id="1156192175">
                                  <w:marLeft w:val="0"/>
                                  <w:marRight w:val="0"/>
                                  <w:marTop w:val="0"/>
                                  <w:marBottom w:val="0"/>
                                  <w:divBdr>
                                    <w:top w:val="none" w:sz="0" w:space="0" w:color="auto"/>
                                    <w:left w:val="none" w:sz="0" w:space="0" w:color="auto"/>
                                    <w:bottom w:val="none" w:sz="0" w:space="0" w:color="auto"/>
                                    <w:right w:val="none" w:sz="0" w:space="0" w:color="auto"/>
                                  </w:divBdr>
                                </w:div>
                                <w:div w:id="485122778">
                                  <w:marLeft w:val="0"/>
                                  <w:marRight w:val="0"/>
                                  <w:marTop w:val="0"/>
                                  <w:marBottom w:val="0"/>
                                  <w:divBdr>
                                    <w:top w:val="none" w:sz="0" w:space="0" w:color="auto"/>
                                    <w:left w:val="none" w:sz="0" w:space="0" w:color="auto"/>
                                    <w:bottom w:val="none" w:sz="0" w:space="0" w:color="auto"/>
                                    <w:right w:val="none" w:sz="0" w:space="0" w:color="auto"/>
                                  </w:divBdr>
                                </w:div>
                                <w:div w:id="1788348817">
                                  <w:marLeft w:val="0"/>
                                  <w:marRight w:val="0"/>
                                  <w:marTop w:val="0"/>
                                  <w:marBottom w:val="0"/>
                                  <w:divBdr>
                                    <w:top w:val="none" w:sz="0" w:space="0" w:color="auto"/>
                                    <w:left w:val="none" w:sz="0" w:space="0" w:color="auto"/>
                                    <w:bottom w:val="none" w:sz="0" w:space="0" w:color="auto"/>
                                    <w:right w:val="none" w:sz="0" w:space="0" w:color="auto"/>
                                  </w:divBdr>
                                </w:div>
                                <w:div w:id="2047681546">
                                  <w:marLeft w:val="0"/>
                                  <w:marRight w:val="0"/>
                                  <w:marTop w:val="0"/>
                                  <w:marBottom w:val="0"/>
                                  <w:divBdr>
                                    <w:top w:val="none" w:sz="0" w:space="0" w:color="auto"/>
                                    <w:left w:val="none" w:sz="0" w:space="0" w:color="auto"/>
                                    <w:bottom w:val="none" w:sz="0" w:space="0" w:color="auto"/>
                                    <w:right w:val="none" w:sz="0" w:space="0" w:color="auto"/>
                                  </w:divBdr>
                                </w:div>
                                <w:div w:id="536938727">
                                  <w:marLeft w:val="0"/>
                                  <w:marRight w:val="0"/>
                                  <w:marTop w:val="0"/>
                                  <w:marBottom w:val="0"/>
                                  <w:divBdr>
                                    <w:top w:val="none" w:sz="0" w:space="0" w:color="auto"/>
                                    <w:left w:val="none" w:sz="0" w:space="0" w:color="auto"/>
                                    <w:bottom w:val="none" w:sz="0" w:space="0" w:color="auto"/>
                                    <w:right w:val="none" w:sz="0" w:space="0" w:color="auto"/>
                                  </w:divBdr>
                                </w:div>
                                <w:div w:id="473722774">
                                  <w:marLeft w:val="0"/>
                                  <w:marRight w:val="0"/>
                                  <w:marTop w:val="0"/>
                                  <w:marBottom w:val="0"/>
                                  <w:divBdr>
                                    <w:top w:val="none" w:sz="0" w:space="0" w:color="auto"/>
                                    <w:left w:val="none" w:sz="0" w:space="0" w:color="auto"/>
                                    <w:bottom w:val="none" w:sz="0" w:space="0" w:color="auto"/>
                                    <w:right w:val="none" w:sz="0" w:space="0" w:color="auto"/>
                                  </w:divBdr>
                                </w:div>
                                <w:div w:id="1815874749">
                                  <w:marLeft w:val="0"/>
                                  <w:marRight w:val="0"/>
                                  <w:marTop w:val="0"/>
                                  <w:marBottom w:val="0"/>
                                  <w:divBdr>
                                    <w:top w:val="none" w:sz="0" w:space="0" w:color="auto"/>
                                    <w:left w:val="none" w:sz="0" w:space="0" w:color="auto"/>
                                    <w:bottom w:val="none" w:sz="0" w:space="0" w:color="auto"/>
                                    <w:right w:val="none" w:sz="0" w:space="0" w:color="auto"/>
                                  </w:divBdr>
                                </w:div>
                                <w:div w:id="775252722">
                                  <w:marLeft w:val="0"/>
                                  <w:marRight w:val="0"/>
                                  <w:marTop w:val="0"/>
                                  <w:marBottom w:val="0"/>
                                  <w:divBdr>
                                    <w:top w:val="none" w:sz="0" w:space="0" w:color="auto"/>
                                    <w:left w:val="none" w:sz="0" w:space="0" w:color="auto"/>
                                    <w:bottom w:val="none" w:sz="0" w:space="0" w:color="auto"/>
                                    <w:right w:val="none" w:sz="0" w:space="0" w:color="auto"/>
                                  </w:divBdr>
                                </w:div>
                                <w:div w:id="2120568051">
                                  <w:marLeft w:val="0"/>
                                  <w:marRight w:val="0"/>
                                  <w:marTop w:val="0"/>
                                  <w:marBottom w:val="0"/>
                                  <w:divBdr>
                                    <w:top w:val="none" w:sz="0" w:space="0" w:color="auto"/>
                                    <w:left w:val="none" w:sz="0" w:space="0" w:color="auto"/>
                                    <w:bottom w:val="none" w:sz="0" w:space="0" w:color="auto"/>
                                    <w:right w:val="none" w:sz="0" w:space="0" w:color="auto"/>
                                  </w:divBdr>
                                </w:div>
                                <w:div w:id="347295970">
                                  <w:marLeft w:val="0"/>
                                  <w:marRight w:val="0"/>
                                  <w:marTop w:val="0"/>
                                  <w:marBottom w:val="0"/>
                                  <w:divBdr>
                                    <w:top w:val="none" w:sz="0" w:space="0" w:color="auto"/>
                                    <w:left w:val="none" w:sz="0" w:space="0" w:color="auto"/>
                                    <w:bottom w:val="none" w:sz="0" w:space="0" w:color="auto"/>
                                    <w:right w:val="none" w:sz="0" w:space="0" w:color="auto"/>
                                  </w:divBdr>
                                </w:div>
                                <w:div w:id="391538857">
                                  <w:marLeft w:val="0"/>
                                  <w:marRight w:val="0"/>
                                  <w:marTop w:val="0"/>
                                  <w:marBottom w:val="0"/>
                                  <w:divBdr>
                                    <w:top w:val="none" w:sz="0" w:space="0" w:color="auto"/>
                                    <w:left w:val="none" w:sz="0" w:space="0" w:color="auto"/>
                                    <w:bottom w:val="none" w:sz="0" w:space="0" w:color="auto"/>
                                    <w:right w:val="none" w:sz="0" w:space="0" w:color="auto"/>
                                  </w:divBdr>
                                </w:div>
                                <w:div w:id="1288272192">
                                  <w:marLeft w:val="0"/>
                                  <w:marRight w:val="0"/>
                                  <w:marTop w:val="0"/>
                                  <w:marBottom w:val="0"/>
                                  <w:divBdr>
                                    <w:top w:val="none" w:sz="0" w:space="0" w:color="auto"/>
                                    <w:left w:val="none" w:sz="0" w:space="0" w:color="auto"/>
                                    <w:bottom w:val="none" w:sz="0" w:space="0" w:color="auto"/>
                                    <w:right w:val="none" w:sz="0" w:space="0" w:color="auto"/>
                                  </w:divBdr>
                                </w:div>
                                <w:div w:id="1021518655">
                                  <w:marLeft w:val="0"/>
                                  <w:marRight w:val="0"/>
                                  <w:marTop w:val="0"/>
                                  <w:marBottom w:val="0"/>
                                  <w:divBdr>
                                    <w:top w:val="none" w:sz="0" w:space="0" w:color="auto"/>
                                    <w:left w:val="none" w:sz="0" w:space="0" w:color="auto"/>
                                    <w:bottom w:val="none" w:sz="0" w:space="0" w:color="auto"/>
                                    <w:right w:val="none" w:sz="0" w:space="0" w:color="auto"/>
                                  </w:divBdr>
                                </w:div>
                                <w:div w:id="804926919">
                                  <w:marLeft w:val="0"/>
                                  <w:marRight w:val="0"/>
                                  <w:marTop w:val="0"/>
                                  <w:marBottom w:val="0"/>
                                  <w:divBdr>
                                    <w:top w:val="none" w:sz="0" w:space="0" w:color="auto"/>
                                    <w:left w:val="none" w:sz="0" w:space="0" w:color="auto"/>
                                    <w:bottom w:val="none" w:sz="0" w:space="0" w:color="auto"/>
                                    <w:right w:val="none" w:sz="0" w:space="0" w:color="auto"/>
                                  </w:divBdr>
                                </w:div>
                                <w:div w:id="911694697">
                                  <w:marLeft w:val="0"/>
                                  <w:marRight w:val="0"/>
                                  <w:marTop w:val="0"/>
                                  <w:marBottom w:val="0"/>
                                  <w:divBdr>
                                    <w:top w:val="none" w:sz="0" w:space="0" w:color="auto"/>
                                    <w:left w:val="none" w:sz="0" w:space="0" w:color="auto"/>
                                    <w:bottom w:val="none" w:sz="0" w:space="0" w:color="auto"/>
                                    <w:right w:val="none" w:sz="0" w:space="0" w:color="auto"/>
                                  </w:divBdr>
                                </w:div>
                                <w:div w:id="2043821064">
                                  <w:marLeft w:val="0"/>
                                  <w:marRight w:val="0"/>
                                  <w:marTop w:val="0"/>
                                  <w:marBottom w:val="0"/>
                                  <w:divBdr>
                                    <w:top w:val="none" w:sz="0" w:space="0" w:color="auto"/>
                                    <w:left w:val="none" w:sz="0" w:space="0" w:color="auto"/>
                                    <w:bottom w:val="none" w:sz="0" w:space="0" w:color="auto"/>
                                    <w:right w:val="none" w:sz="0" w:space="0" w:color="auto"/>
                                  </w:divBdr>
                                </w:div>
                                <w:div w:id="28215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7098083">
      <w:bodyDiv w:val="1"/>
      <w:marLeft w:val="0"/>
      <w:marRight w:val="0"/>
      <w:marTop w:val="0"/>
      <w:marBottom w:val="0"/>
      <w:divBdr>
        <w:top w:val="none" w:sz="0" w:space="0" w:color="auto"/>
        <w:left w:val="none" w:sz="0" w:space="0" w:color="auto"/>
        <w:bottom w:val="none" w:sz="0" w:space="0" w:color="auto"/>
        <w:right w:val="none" w:sz="0" w:space="0" w:color="auto"/>
      </w:divBdr>
      <w:divsChild>
        <w:div w:id="1973556357">
          <w:marLeft w:val="0"/>
          <w:marRight w:val="1"/>
          <w:marTop w:val="0"/>
          <w:marBottom w:val="0"/>
          <w:divBdr>
            <w:top w:val="none" w:sz="0" w:space="0" w:color="auto"/>
            <w:left w:val="none" w:sz="0" w:space="0" w:color="auto"/>
            <w:bottom w:val="none" w:sz="0" w:space="0" w:color="auto"/>
            <w:right w:val="none" w:sz="0" w:space="0" w:color="auto"/>
          </w:divBdr>
          <w:divsChild>
            <w:div w:id="220360898">
              <w:marLeft w:val="0"/>
              <w:marRight w:val="0"/>
              <w:marTop w:val="0"/>
              <w:marBottom w:val="0"/>
              <w:divBdr>
                <w:top w:val="none" w:sz="0" w:space="0" w:color="auto"/>
                <w:left w:val="none" w:sz="0" w:space="0" w:color="auto"/>
                <w:bottom w:val="none" w:sz="0" w:space="0" w:color="auto"/>
                <w:right w:val="none" w:sz="0" w:space="0" w:color="auto"/>
              </w:divBdr>
              <w:divsChild>
                <w:div w:id="1342733608">
                  <w:marLeft w:val="0"/>
                  <w:marRight w:val="1"/>
                  <w:marTop w:val="0"/>
                  <w:marBottom w:val="0"/>
                  <w:divBdr>
                    <w:top w:val="none" w:sz="0" w:space="0" w:color="auto"/>
                    <w:left w:val="none" w:sz="0" w:space="0" w:color="auto"/>
                    <w:bottom w:val="none" w:sz="0" w:space="0" w:color="auto"/>
                    <w:right w:val="none" w:sz="0" w:space="0" w:color="auto"/>
                  </w:divBdr>
                  <w:divsChild>
                    <w:div w:id="1398360852">
                      <w:marLeft w:val="0"/>
                      <w:marRight w:val="0"/>
                      <w:marTop w:val="0"/>
                      <w:marBottom w:val="0"/>
                      <w:divBdr>
                        <w:top w:val="none" w:sz="0" w:space="0" w:color="auto"/>
                        <w:left w:val="none" w:sz="0" w:space="0" w:color="auto"/>
                        <w:bottom w:val="none" w:sz="0" w:space="0" w:color="auto"/>
                        <w:right w:val="none" w:sz="0" w:space="0" w:color="auto"/>
                      </w:divBdr>
                      <w:divsChild>
                        <w:div w:id="861820956">
                          <w:marLeft w:val="0"/>
                          <w:marRight w:val="0"/>
                          <w:marTop w:val="0"/>
                          <w:marBottom w:val="0"/>
                          <w:divBdr>
                            <w:top w:val="none" w:sz="0" w:space="0" w:color="auto"/>
                            <w:left w:val="none" w:sz="0" w:space="0" w:color="auto"/>
                            <w:bottom w:val="none" w:sz="0" w:space="0" w:color="auto"/>
                            <w:right w:val="none" w:sz="0" w:space="0" w:color="auto"/>
                          </w:divBdr>
                          <w:divsChild>
                            <w:div w:id="1058895154">
                              <w:marLeft w:val="0"/>
                              <w:marRight w:val="0"/>
                              <w:marTop w:val="120"/>
                              <w:marBottom w:val="360"/>
                              <w:divBdr>
                                <w:top w:val="none" w:sz="0" w:space="0" w:color="auto"/>
                                <w:left w:val="none" w:sz="0" w:space="0" w:color="auto"/>
                                <w:bottom w:val="none" w:sz="0" w:space="0" w:color="auto"/>
                                <w:right w:val="none" w:sz="0" w:space="0" w:color="auto"/>
                              </w:divBdr>
                              <w:divsChild>
                                <w:div w:id="699472879">
                                  <w:marLeft w:val="420"/>
                                  <w:marRight w:val="0"/>
                                  <w:marTop w:val="0"/>
                                  <w:marBottom w:val="0"/>
                                  <w:divBdr>
                                    <w:top w:val="none" w:sz="0" w:space="0" w:color="auto"/>
                                    <w:left w:val="none" w:sz="0" w:space="0" w:color="auto"/>
                                    <w:bottom w:val="none" w:sz="0" w:space="0" w:color="auto"/>
                                    <w:right w:val="none" w:sz="0" w:space="0" w:color="auto"/>
                                  </w:divBdr>
                                  <w:divsChild>
                                    <w:div w:id="5750172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3844440">
      <w:bodyDiv w:val="1"/>
      <w:marLeft w:val="0"/>
      <w:marRight w:val="0"/>
      <w:marTop w:val="0"/>
      <w:marBottom w:val="0"/>
      <w:divBdr>
        <w:top w:val="none" w:sz="0" w:space="0" w:color="auto"/>
        <w:left w:val="none" w:sz="0" w:space="0" w:color="auto"/>
        <w:bottom w:val="none" w:sz="0" w:space="0" w:color="auto"/>
        <w:right w:val="none" w:sz="0" w:space="0" w:color="auto"/>
      </w:divBdr>
      <w:divsChild>
        <w:div w:id="1507288410">
          <w:marLeft w:val="0"/>
          <w:marRight w:val="0"/>
          <w:marTop w:val="0"/>
          <w:marBottom w:val="0"/>
          <w:divBdr>
            <w:top w:val="none" w:sz="0" w:space="0" w:color="auto"/>
            <w:left w:val="none" w:sz="0" w:space="0" w:color="auto"/>
            <w:bottom w:val="none" w:sz="0" w:space="0" w:color="auto"/>
            <w:right w:val="none" w:sz="0" w:space="0" w:color="auto"/>
          </w:divBdr>
          <w:divsChild>
            <w:div w:id="867793567">
              <w:marLeft w:val="0"/>
              <w:marRight w:val="0"/>
              <w:marTop w:val="0"/>
              <w:marBottom w:val="0"/>
              <w:divBdr>
                <w:top w:val="none" w:sz="0" w:space="0" w:color="auto"/>
                <w:left w:val="none" w:sz="0" w:space="0" w:color="auto"/>
                <w:bottom w:val="none" w:sz="0" w:space="0" w:color="auto"/>
                <w:right w:val="none" w:sz="0" w:space="0" w:color="auto"/>
              </w:divBdr>
              <w:divsChild>
                <w:div w:id="1449280078">
                  <w:marLeft w:val="0"/>
                  <w:marRight w:val="0"/>
                  <w:marTop w:val="181"/>
                  <w:marBottom w:val="181"/>
                  <w:divBdr>
                    <w:top w:val="none" w:sz="0" w:space="0" w:color="auto"/>
                    <w:left w:val="none" w:sz="0" w:space="0" w:color="auto"/>
                    <w:bottom w:val="none" w:sz="0" w:space="0" w:color="auto"/>
                    <w:right w:val="none" w:sz="0" w:space="0" w:color="auto"/>
                  </w:divBdr>
                  <w:divsChild>
                    <w:div w:id="892473130">
                      <w:marLeft w:val="0"/>
                      <w:marRight w:val="0"/>
                      <w:marTop w:val="0"/>
                      <w:marBottom w:val="0"/>
                      <w:divBdr>
                        <w:top w:val="none" w:sz="0" w:space="0" w:color="auto"/>
                        <w:left w:val="none" w:sz="0" w:space="0" w:color="auto"/>
                        <w:bottom w:val="none" w:sz="0" w:space="0" w:color="auto"/>
                        <w:right w:val="none" w:sz="0" w:space="0" w:color="auto"/>
                      </w:divBdr>
                      <w:divsChild>
                        <w:div w:id="545415951">
                          <w:marLeft w:val="0"/>
                          <w:marRight w:val="0"/>
                          <w:marTop w:val="0"/>
                          <w:marBottom w:val="0"/>
                          <w:divBdr>
                            <w:top w:val="none" w:sz="0" w:space="0" w:color="auto"/>
                            <w:left w:val="none" w:sz="0" w:space="0" w:color="auto"/>
                            <w:bottom w:val="none" w:sz="0" w:space="0" w:color="auto"/>
                            <w:right w:val="none" w:sz="0" w:space="0" w:color="auto"/>
                          </w:divBdr>
                        </w:div>
                        <w:div w:id="140182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234998">
      <w:bodyDiv w:val="1"/>
      <w:marLeft w:val="0"/>
      <w:marRight w:val="0"/>
      <w:marTop w:val="0"/>
      <w:marBottom w:val="0"/>
      <w:divBdr>
        <w:top w:val="none" w:sz="0" w:space="0" w:color="auto"/>
        <w:left w:val="none" w:sz="0" w:space="0" w:color="auto"/>
        <w:bottom w:val="none" w:sz="0" w:space="0" w:color="auto"/>
        <w:right w:val="none" w:sz="0" w:space="0" w:color="auto"/>
      </w:divBdr>
      <w:divsChild>
        <w:div w:id="940339678">
          <w:marLeft w:val="0"/>
          <w:marRight w:val="0"/>
          <w:marTop w:val="0"/>
          <w:marBottom w:val="0"/>
          <w:divBdr>
            <w:top w:val="none" w:sz="0" w:space="0" w:color="auto"/>
            <w:left w:val="none" w:sz="0" w:space="0" w:color="auto"/>
            <w:bottom w:val="none" w:sz="0" w:space="0" w:color="auto"/>
            <w:right w:val="none" w:sz="0" w:space="0" w:color="auto"/>
          </w:divBdr>
        </w:div>
        <w:div w:id="5063601">
          <w:marLeft w:val="0"/>
          <w:marRight w:val="0"/>
          <w:marTop w:val="0"/>
          <w:marBottom w:val="0"/>
          <w:divBdr>
            <w:top w:val="none" w:sz="0" w:space="0" w:color="auto"/>
            <w:left w:val="none" w:sz="0" w:space="0" w:color="auto"/>
            <w:bottom w:val="none" w:sz="0" w:space="0" w:color="auto"/>
            <w:right w:val="none" w:sz="0" w:space="0" w:color="auto"/>
          </w:divBdr>
        </w:div>
        <w:div w:id="1738280968">
          <w:marLeft w:val="0"/>
          <w:marRight w:val="0"/>
          <w:marTop w:val="0"/>
          <w:marBottom w:val="0"/>
          <w:divBdr>
            <w:top w:val="none" w:sz="0" w:space="0" w:color="auto"/>
            <w:left w:val="none" w:sz="0" w:space="0" w:color="auto"/>
            <w:bottom w:val="none" w:sz="0" w:space="0" w:color="auto"/>
            <w:right w:val="none" w:sz="0" w:space="0" w:color="auto"/>
          </w:divBdr>
        </w:div>
        <w:div w:id="214002747">
          <w:marLeft w:val="0"/>
          <w:marRight w:val="0"/>
          <w:marTop w:val="0"/>
          <w:marBottom w:val="0"/>
          <w:divBdr>
            <w:top w:val="none" w:sz="0" w:space="0" w:color="auto"/>
            <w:left w:val="none" w:sz="0" w:space="0" w:color="auto"/>
            <w:bottom w:val="none" w:sz="0" w:space="0" w:color="auto"/>
            <w:right w:val="none" w:sz="0" w:space="0" w:color="auto"/>
          </w:divBdr>
        </w:div>
        <w:div w:id="1013650533">
          <w:marLeft w:val="0"/>
          <w:marRight w:val="0"/>
          <w:marTop w:val="0"/>
          <w:marBottom w:val="0"/>
          <w:divBdr>
            <w:top w:val="none" w:sz="0" w:space="0" w:color="auto"/>
            <w:left w:val="none" w:sz="0" w:space="0" w:color="auto"/>
            <w:bottom w:val="none" w:sz="0" w:space="0" w:color="auto"/>
            <w:right w:val="none" w:sz="0" w:space="0" w:color="auto"/>
          </w:divBdr>
        </w:div>
        <w:div w:id="10960937">
          <w:marLeft w:val="0"/>
          <w:marRight w:val="0"/>
          <w:marTop w:val="0"/>
          <w:marBottom w:val="0"/>
          <w:divBdr>
            <w:top w:val="none" w:sz="0" w:space="0" w:color="auto"/>
            <w:left w:val="none" w:sz="0" w:space="0" w:color="auto"/>
            <w:bottom w:val="none" w:sz="0" w:space="0" w:color="auto"/>
            <w:right w:val="none" w:sz="0" w:space="0" w:color="auto"/>
          </w:divBdr>
        </w:div>
        <w:div w:id="109126437">
          <w:marLeft w:val="0"/>
          <w:marRight w:val="0"/>
          <w:marTop w:val="0"/>
          <w:marBottom w:val="0"/>
          <w:divBdr>
            <w:top w:val="none" w:sz="0" w:space="0" w:color="auto"/>
            <w:left w:val="none" w:sz="0" w:space="0" w:color="auto"/>
            <w:bottom w:val="none" w:sz="0" w:space="0" w:color="auto"/>
            <w:right w:val="none" w:sz="0" w:space="0" w:color="auto"/>
          </w:divBdr>
        </w:div>
        <w:div w:id="1311865709">
          <w:marLeft w:val="0"/>
          <w:marRight w:val="0"/>
          <w:marTop w:val="0"/>
          <w:marBottom w:val="0"/>
          <w:divBdr>
            <w:top w:val="none" w:sz="0" w:space="0" w:color="auto"/>
            <w:left w:val="none" w:sz="0" w:space="0" w:color="auto"/>
            <w:bottom w:val="none" w:sz="0" w:space="0" w:color="auto"/>
            <w:right w:val="none" w:sz="0" w:space="0" w:color="auto"/>
          </w:divBdr>
        </w:div>
        <w:div w:id="731193590">
          <w:marLeft w:val="0"/>
          <w:marRight w:val="0"/>
          <w:marTop w:val="0"/>
          <w:marBottom w:val="0"/>
          <w:divBdr>
            <w:top w:val="none" w:sz="0" w:space="0" w:color="auto"/>
            <w:left w:val="none" w:sz="0" w:space="0" w:color="auto"/>
            <w:bottom w:val="none" w:sz="0" w:space="0" w:color="auto"/>
            <w:right w:val="none" w:sz="0" w:space="0" w:color="auto"/>
          </w:divBdr>
        </w:div>
        <w:div w:id="314725766">
          <w:marLeft w:val="0"/>
          <w:marRight w:val="0"/>
          <w:marTop w:val="0"/>
          <w:marBottom w:val="0"/>
          <w:divBdr>
            <w:top w:val="none" w:sz="0" w:space="0" w:color="auto"/>
            <w:left w:val="none" w:sz="0" w:space="0" w:color="auto"/>
            <w:bottom w:val="none" w:sz="0" w:space="0" w:color="auto"/>
            <w:right w:val="none" w:sz="0" w:space="0" w:color="auto"/>
          </w:divBdr>
        </w:div>
        <w:div w:id="509486057">
          <w:marLeft w:val="0"/>
          <w:marRight w:val="0"/>
          <w:marTop w:val="0"/>
          <w:marBottom w:val="0"/>
          <w:divBdr>
            <w:top w:val="none" w:sz="0" w:space="0" w:color="auto"/>
            <w:left w:val="none" w:sz="0" w:space="0" w:color="auto"/>
            <w:bottom w:val="none" w:sz="0" w:space="0" w:color="auto"/>
            <w:right w:val="none" w:sz="0" w:space="0" w:color="auto"/>
          </w:divBdr>
        </w:div>
        <w:div w:id="674847151">
          <w:marLeft w:val="0"/>
          <w:marRight w:val="0"/>
          <w:marTop w:val="0"/>
          <w:marBottom w:val="0"/>
          <w:divBdr>
            <w:top w:val="none" w:sz="0" w:space="0" w:color="auto"/>
            <w:left w:val="none" w:sz="0" w:space="0" w:color="auto"/>
            <w:bottom w:val="none" w:sz="0" w:space="0" w:color="auto"/>
            <w:right w:val="none" w:sz="0" w:space="0" w:color="auto"/>
          </w:divBdr>
        </w:div>
        <w:div w:id="828985867">
          <w:marLeft w:val="0"/>
          <w:marRight w:val="0"/>
          <w:marTop w:val="0"/>
          <w:marBottom w:val="0"/>
          <w:divBdr>
            <w:top w:val="none" w:sz="0" w:space="0" w:color="auto"/>
            <w:left w:val="none" w:sz="0" w:space="0" w:color="auto"/>
            <w:bottom w:val="none" w:sz="0" w:space="0" w:color="auto"/>
            <w:right w:val="none" w:sz="0" w:space="0" w:color="auto"/>
          </w:divBdr>
        </w:div>
        <w:div w:id="195899451">
          <w:marLeft w:val="0"/>
          <w:marRight w:val="0"/>
          <w:marTop w:val="0"/>
          <w:marBottom w:val="0"/>
          <w:divBdr>
            <w:top w:val="none" w:sz="0" w:space="0" w:color="auto"/>
            <w:left w:val="none" w:sz="0" w:space="0" w:color="auto"/>
            <w:bottom w:val="none" w:sz="0" w:space="0" w:color="auto"/>
            <w:right w:val="none" w:sz="0" w:space="0" w:color="auto"/>
          </w:divBdr>
        </w:div>
        <w:div w:id="1647779312">
          <w:marLeft w:val="0"/>
          <w:marRight w:val="0"/>
          <w:marTop w:val="0"/>
          <w:marBottom w:val="0"/>
          <w:divBdr>
            <w:top w:val="none" w:sz="0" w:space="0" w:color="auto"/>
            <w:left w:val="none" w:sz="0" w:space="0" w:color="auto"/>
            <w:bottom w:val="none" w:sz="0" w:space="0" w:color="auto"/>
            <w:right w:val="none" w:sz="0" w:space="0" w:color="auto"/>
          </w:divBdr>
        </w:div>
        <w:div w:id="232474485">
          <w:marLeft w:val="0"/>
          <w:marRight w:val="0"/>
          <w:marTop w:val="0"/>
          <w:marBottom w:val="0"/>
          <w:divBdr>
            <w:top w:val="none" w:sz="0" w:space="0" w:color="auto"/>
            <w:left w:val="none" w:sz="0" w:space="0" w:color="auto"/>
            <w:bottom w:val="none" w:sz="0" w:space="0" w:color="auto"/>
            <w:right w:val="none" w:sz="0" w:space="0" w:color="auto"/>
          </w:divBdr>
        </w:div>
        <w:div w:id="1838617718">
          <w:marLeft w:val="0"/>
          <w:marRight w:val="0"/>
          <w:marTop w:val="0"/>
          <w:marBottom w:val="0"/>
          <w:divBdr>
            <w:top w:val="none" w:sz="0" w:space="0" w:color="auto"/>
            <w:left w:val="none" w:sz="0" w:space="0" w:color="auto"/>
            <w:bottom w:val="none" w:sz="0" w:space="0" w:color="auto"/>
            <w:right w:val="none" w:sz="0" w:space="0" w:color="auto"/>
          </w:divBdr>
        </w:div>
        <w:div w:id="2026588608">
          <w:marLeft w:val="0"/>
          <w:marRight w:val="0"/>
          <w:marTop w:val="0"/>
          <w:marBottom w:val="0"/>
          <w:divBdr>
            <w:top w:val="none" w:sz="0" w:space="0" w:color="auto"/>
            <w:left w:val="none" w:sz="0" w:space="0" w:color="auto"/>
            <w:bottom w:val="none" w:sz="0" w:space="0" w:color="auto"/>
            <w:right w:val="none" w:sz="0" w:space="0" w:color="auto"/>
          </w:divBdr>
        </w:div>
        <w:div w:id="1619723878">
          <w:marLeft w:val="0"/>
          <w:marRight w:val="0"/>
          <w:marTop w:val="0"/>
          <w:marBottom w:val="0"/>
          <w:divBdr>
            <w:top w:val="none" w:sz="0" w:space="0" w:color="auto"/>
            <w:left w:val="none" w:sz="0" w:space="0" w:color="auto"/>
            <w:bottom w:val="none" w:sz="0" w:space="0" w:color="auto"/>
            <w:right w:val="none" w:sz="0" w:space="0" w:color="auto"/>
          </w:divBdr>
        </w:div>
      </w:divsChild>
    </w:div>
    <w:div w:id="1913468784">
      <w:bodyDiv w:val="1"/>
      <w:marLeft w:val="0"/>
      <w:marRight w:val="0"/>
      <w:marTop w:val="0"/>
      <w:marBottom w:val="0"/>
      <w:divBdr>
        <w:top w:val="none" w:sz="0" w:space="0" w:color="auto"/>
        <w:left w:val="none" w:sz="0" w:space="0" w:color="auto"/>
        <w:bottom w:val="none" w:sz="0" w:space="0" w:color="auto"/>
        <w:right w:val="none" w:sz="0" w:space="0" w:color="auto"/>
      </w:divBdr>
      <w:divsChild>
        <w:div w:id="318465623">
          <w:marLeft w:val="0"/>
          <w:marRight w:val="0"/>
          <w:marTop w:val="0"/>
          <w:marBottom w:val="0"/>
          <w:divBdr>
            <w:top w:val="none" w:sz="0" w:space="0" w:color="auto"/>
            <w:left w:val="none" w:sz="0" w:space="0" w:color="auto"/>
            <w:bottom w:val="none" w:sz="0" w:space="0" w:color="auto"/>
            <w:right w:val="none" w:sz="0" w:space="0" w:color="auto"/>
          </w:divBdr>
        </w:div>
        <w:div w:id="1020399737">
          <w:marLeft w:val="0"/>
          <w:marRight w:val="0"/>
          <w:marTop w:val="0"/>
          <w:marBottom w:val="0"/>
          <w:divBdr>
            <w:top w:val="none" w:sz="0" w:space="0" w:color="auto"/>
            <w:left w:val="none" w:sz="0" w:space="0" w:color="auto"/>
            <w:bottom w:val="none" w:sz="0" w:space="0" w:color="auto"/>
            <w:right w:val="none" w:sz="0" w:space="0" w:color="auto"/>
          </w:divBdr>
        </w:div>
        <w:div w:id="2035880853">
          <w:marLeft w:val="0"/>
          <w:marRight w:val="0"/>
          <w:marTop w:val="0"/>
          <w:marBottom w:val="0"/>
          <w:divBdr>
            <w:top w:val="none" w:sz="0" w:space="0" w:color="auto"/>
            <w:left w:val="none" w:sz="0" w:space="0" w:color="auto"/>
            <w:bottom w:val="none" w:sz="0" w:space="0" w:color="auto"/>
            <w:right w:val="none" w:sz="0" w:space="0" w:color="auto"/>
          </w:divBdr>
        </w:div>
        <w:div w:id="1052464155">
          <w:marLeft w:val="0"/>
          <w:marRight w:val="0"/>
          <w:marTop w:val="0"/>
          <w:marBottom w:val="0"/>
          <w:divBdr>
            <w:top w:val="none" w:sz="0" w:space="0" w:color="auto"/>
            <w:left w:val="none" w:sz="0" w:space="0" w:color="auto"/>
            <w:bottom w:val="none" w:sz="0" w:space="0" w:color="auto"/>
            <w:right w:val="none" w:sz="0" w:space="0" w:color="auto"/>
          </w:divBdr>
        </w:div>
        <w:div w:id="868765452">
          <w:marLeft w:val="0"/>
          <w:marRight w:val="0"/>
          <w:marTop w:val="0"/>
          <w:marBottom w:val="0"/>
          <w:divBdr>
            <w:top w:val="none" w:sz="0" w:space="0" w:color="auto"/>
            <w:left w:val="none" w:sz="0" w:space="0" w:color="auto"/>
            <w:bottom w:val="none" w:sz="0" w:space="0" w:color="auto"/>
            <w:right w:val="none" w:sz="0" w:space="0" w:color="auto"/>
          </w:divBdr>
        </w:div>
        <w:div w:id="658467012">
          <w:marLeft w:val="0"/>
          <w:marRight w:val="0"/>
          <w:marTop w:val="0"/>
          <w:marBottom w:val="0"/>
          <w:divBdr>
            <w:top w:val="none" w:sz="0" w:space="0" w:color="auto"/>
            <w:left w:val="none" w:sz="0" w:space="0" w:color="auto"/>
            <w:bottom w:val="none" w:sz="0" w:space="0" w:color="auto"/>
            <w:right w:val="none" w:sz="0" w:space="0" w:color="auto"/>
          </w:divBdr>
        </w:div>
        <w:div w:id="1594434382">
          <w:marLeft w:val="0"/>
          <w:marRight w:val="0"/>
          <w:marTop w:val="0"/>
          <w:marBottom w:val="0"/>
          <w:divBdr>
            <w:top w:val="none" w:sz="0" w:space="0" w:color="auto"/>
            <w:left w:val="none" w:sz="0" w:space="0" w:color="auto"/>
            <w:bottom w:val="none" w:sz="0" w:space="0" w:color="auto"/>
            <w:right w:val="none" w:sz="0" w:space="0" w:color="auto"/>
          </w:divBdr>
        </w:div>
        <w:div w:id="201214686">
          <w:marLeft w:val="0"/>
          <w:marRight w:val="0"/>
          <w:marTop w:val="0"/>
          <w:marBottom w:val="0"/>
          <w:divBdr>
            <w:top w:val="none" w:sz="0" w:space="0" w:color="auto"/>
            <w:left w:val="none" w:sz="0" w:space="0" w:color="auto"/>
            <w:bottom w:val="none" w:sz="0" w:space="0" w:color="auto"/>
            <w:right w:val="none" w:sz="0" w:space="0" w:color="auto"/>
          </w:divBdr>
        </w:div>
        <w:div w:id="1376538014">
          <w:marLeft w:val="0"/>
          <w:marRight w:val="0"/>
          <w:marTop w:val="0"/>
          <w:marBottom w:val="0"/>
          <w:divBdr>
            <w:top w:val="none" w:sz="0" w:space="0" w:color="auto"/>
            <w:left w:val="none" w:sz="0" w:space="0" w:color="auto"/>
            <w:bottom w:val="none" w:sz="0" w:space="0" w:color="auto"/>
            <w:right w:val="none" w:sz="0" w:space="0" w:color="auto"/>
          </w:divBdr>
        </w:div>
        <w:div w:id="1293251897">
          <w:marLeft w:val="0"/>
          <w:marRight w:val="0"/>
          <w:marTop w:val="0"/>
          <w:marBottom w:val="0"/>
          <w:divBdr>
            <w:top w:val="none" w:sz="0" w:space="0" w:color="auto"/>
            <w:left w:val="none" w:sz="0" w:space="0" w:color="auto"/>
            <w:bottom w:val="none" w:sz="0" w:space="0" w:color="auto"/>
            <w:right w:val="none" w:sz="0" w:space="0" w:color="auto"/>
          </w:divBdr>
        </w:div>
        <w:div w:id="598684446">
          <w:marLeft w:val="0"/>
          <w:marRight w:val="0"/>
          <w:marTop w:val="0"/>
          <w:marBottom w:val="0"/>
          <w:divBdr>
            <w:top w:val="none" w:sz="0" w:space="0" w:color="auto"/>
            <w:left w:val="none" w:sz="0" w:space="0" w:color="auto"/>
            <w:bottom w:val="none" w:sz="0" w:space="0" w:color="auto"/>
            <w:right w:val="none" w:sz="0" w:space="0" w:color="auto"/>
          </w:divBdr>
        </w:div>
        <w:div w:id="517163943">
          <w:marLeft w:val="0"/>
          <w:marRight w:val="0"/>
          <w:marTop w:val="0"/>
          <w:marBottom w:val="0"/>
          <w:divBdr>
            <w:top w:val="none" w:sz="0" w:space="0" w:color="auto"/>
            <w:left w:val="none" w:sz="0" w:space="0" w:color="auto"/>
            <w:bottom w:val="none" w:sz="0" w:space="0" w:color="auto"/>
            <w:right w:val="none" w:sz="0" w:space="0" w:color="auto"/>
          </w:divBdr>
        </w:div>
      </w:divsChild>
    </w:div>
    <w:div w:id="1931312015">
      <w:bodyDiv w:val="1"/>
      <w:marLeft w:val="0"/>
      <w:marRight w:val="0"/>
      <w:marTop w:val="0"/>
      <w:marBottom w:val="0"/>
      <w:divBdr>
        <w:top w:val="none" w:sz="0" w:space="0" w:color="auto"/>
        <w:left w:val="none" w:sz="0" w:space="0" w:color="auto"/>
        <w:bottom w:val="none" w:sz="0" w:space="0" w:color="auto"/>
        <w:right w:val="none" w:sz="0" w:space="0" w:color="auto"/>
      </w:divBdr>
      <w:divsChild>
        <w:div w:id="285091083">
          <w:marLeft w:val="0"/>
          <w:marRight w:val="0"/>
          <w:marTop w:val="0"/>
          <w:marBottom w:val="0"/>
          <w:divBdr>
            <w:top w:val="none" w:sz="0" w:space="0" w:color="auto"/>
            <w:left w:val="none" w:sz="0" w:space="0" w:color="auto"/>
            <w:bottom w:val="none" w:sz="0" w:space="0" w:color="auto"/>
            <w:right w:val="none" w:sz="0" w:space="0" w:color="auto"/>
          </w:divBdr>
        </w:div>
        <w:div w:id="556824859">
          <w:marLeft w:val="0"/>
          <w:marRight w:val="0"/>
          <w:marTop w:val="0"/>
          <w:marBottom w:val="0"/>
          <w:divBdr>
            <w:top w:val="none" w:sz="0" w:space="0" w:color="auto"/>
            <w:left w:val="none" w:sz="0" w:space="0" w:color="auto"/>
            <w:bottom w:val="none" w:sz="0" w:space="0" w:color="auto"/>
            <w:right w:val="none" w:sz="0" w:space="0" w:color="auto"/>
          </w:divBdr>
        </w:div>
        <w:div w:id="461776102">
          <w:marLeft w:val="0"/>
          <w:marRight w:val="0"/>
          <w:marTop w:val="0"/>
          <w:marBottom w:val="0"/>
          <w:divBdr>
            <w:top w:val="none" w:sz="0" w:space="0" w:color="auto"/>
            <w:left w:val="none" w:sz="0" w:space="0" w:color="auto"/>
            <w:bottom w:val="none" w:sz="0" w:space="0" w:color="auto"/>
            <w:right w:val="none" w:sz="0" w:space="0" w:color="auto"/>
          </w:divBdr>
        </w:div>
        <w:div w:id="780414556">
          <w:marLeft w:val="0"/>
          <w:marRight w:val="0"/>
          <w:marTop w:val="0"/>
          <w:marBottom w:val="0"/>
          <w:divBdr>
            <w:top w:val="none" w:sz="0" w:space="0" w:color="auto"/>
            <w:left w:val="none" w:sz="0" w:space="0" w:color="auto"/>
            <w:bottom w:val="none" w:sz="0" w:space="0" w:color="auto"/>
            <w:right w:val="none" w:sz="0" w:space="0" w:color="auto"/>
          </w:divBdr>
        </w:div>
        <w:div w:id="531966059">
          <w:marLeft w:val="0"/>
          <w:marRight w:val="0"/>
          <w:marTop w:val="0"/>
          <w:marBottom w:val="0"/>
          <w:divBdr>
            <w:top w:val="none" w:sz="0" w:space="0" w:color="auto"/>
            <w:left w:val="none" w:sz="0" w:space="0" w:color="auto"/>
            <w:bottom w:val="none" w:sz="0" w:space="0" w:color="auto"/>
            <w:right w:val="none" w:sz="0" w:space="0" w:color="auto"/>
          </w:divBdr>
        </w:div>
        <w:div w:id="889342023">
          <w:marLeft w:val="0"/>
          <w:marRight w:val="0"/>
          <w:marTop w:val="0"/>
          <w:marBottom w:val="0"/>
          <w:divBdr>
            <w:top w:val="none" w:sz="0" w:space="0" w:color="auto"/>
            <w:left w:val="none" w:sz="0" w:space="0" w:color="auto"/>
            <w:bottom w:val="none" w:sz="0" w:space="0" w:color="auto"/>
            <w:right w:val="none" w:sz="0" w:space="0" w:color="auto"/>
          </w:divBdr>
        </w:div>
        <w:div w:id="1503737880">
          <w:marLeft w:val="0"/>
          <w:marRight w:val="0"/>
          <w:marTop w:val="0"/>
          <w:marBottom w:val="0"/>
          <w:divBdr>
            <w:top w:val="none" w:sz="0" w:space="0" w:color="auto"/>
            <w:left w:val="none" w:sz="0" w:space="0" w:color="auto"/>
            <w:bottom w:val="none" w:sz="0" w:space="0" w:color="auto"/>
            <w:right w:val="none" w:sz="0" w:space="0" w:color="auto"/>
          </w:divBdr>
        </w:div>
        <w:div w:id="36858574">
          <w:marLeft w:val="0"/>
          <w:marRight w:val="0"/>
          <w:marTop w:val="0"/>
          <w:marBottom w:val="0"/>
          <w:divBdr>
            <w:top w:val="none" w:sz="0" w:space="0" w:color="auto"/>
            <w:left w:val="none" w:sz="0" w:space="0" w:color="auto"/>
            <w:bottom w:val="none" w:sz="0" w:space="0" w:color="auto"/>
            <w:right w:val="none" w:sz="0" w:space="0" w:color="auto"/>
          </w:divBdr>
        </w:div>
        <w:div w:id="311301426">
          <w:marLeft w:val="0"/>
          <w:marRight w:val="0"/>
          <w:marTop w:val="0"/>
          <w:marBottom w:val="0"/>
          <w:divBdr>
            <w:top w:val="none" w:sz="0" w:space="0" w:color="auto"/>
            <w:left w:val="none" w:sz="0" w:space="0" w:color="auto"/>
            <w:bottom w:val="none" w:sz="0" w:space="0" w:color="auto"/>
            <w:right w:val="none" w:sz="0" w:space="0" w:color="auto"/>
          </w:divBdr>
        </w:div>
        <w:div w:id="527378681">
          <w:marLeft w:val="0"/>
          <w:marRight w:val="0"/>
          <w:marTop w:val="0"/>
          <w:marBottom w:val="0"/>
          <w:divBdr>
            <w:top w:val="none" w:sz="0" w:space="0" w:color="auto"/>
            <w:left w:val="none" w:sz="0" w:space="0" w:color="auto"/>
            <w:bottom w:val="none" w:sz="0" w:space="0" w:color="auto"/>
            <w:right w:val="none" w:sz="0" w:space="0" w:color="auto"/>
          </w:divBdr>
        </w:div>
        <w:div w:id="1992708833">
          <w:marLeft w:val="0"/>
          <w:marRight w:val="0"/>
          <w:marTop w:val="0"/>
          <w:marBottom w:val="0"/>
          <w:divBdr>
            <w:top w:val="none" w:sz="0" w:space="0" w:color="auto"/>
            <w:left w:val="none" w:sz="0" w:space="0" w:color="auto"/>
            <w:bottom w:val="none" w:sz="0" w:space="0" w:color="auto"/>
            <w:right w:val="none" w:sz="0" w:space="0" w:color="auto"/>
          </w:divBdr>
        </w:div>
        <w:div w:id="6379526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yang@amc.n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D86BE-668C-4084-A452-8689460EE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138</Words>
  <Characters>65221</Characters>
  <Application>Microsoft Office Word</Application>
  <DocSecurity>0</DocSecurity>
  <Lines>543</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7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Yang</dc:creator>
  <cp:lastModifiedBy>Yang, J.</cp:lastModifiedBy>
  <cp:revision>2</cp:revision>
  <dcterms:created xsi:type="dcterms:W3CDTF">2018-10-09T09:13:00Z</dcterms:created>
  <dcterms:modified xsi:type="dcterms:W3CDTF">2018-10-09T09:13:00Z</dcterms:modified>
</cp:coreProperties>
</file>